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11A26889"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3442AC">
        <w:rPr>
          <w:noProof/>
          <w:lang w:val="en-US"/>
        </w:rPr>
        <w:t>08.07.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 xml:space="preserve">user manual for the hybrid code XTANT-3, simulating intense femtosecond X-ray irradiation of matter. The code combines a few models into one with </w:t>
      </w:r>
      <w:proofErr w:type="gramStart"/>
      <w:r>
        <w:rPr>
          <w:lang w:val="en-US"/>
        </w:rPr>
        <w:t>feedback</w:t>
      </w:r>
      <w:r w:rsidR="003E60C7">
        <w:rPr>
          <w:lang w:val="en-US"/>
        </w:rPr>
        <w:t>s</w:t>
      </w:r>
      <w:proofErr w:type="gramEnd"/>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4F0FCC5C" w14:textId="49A19C56"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605401">
              <w:rPr>
                <w:noProof/>
                <w:webHidden/>
              </w:rPr>
              <w:t>5</w:t>
            </w:r>
            <w:r w:rsidR="008E700A">
              <w:rPr>
                <w:noProof/>
                <w:webHidden/>
              </w:rPr>
              <w:fldChar w:fldCharType="end"/>
            </w:r>
          </w:hyperlink>
        </w:p>
        <w:p w14:paraId="2C1FCC73" w14:textId="4C27BE0A"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605401">
              <w:rPr>
                <w:noProof/>
                <w:webHidden/>
              </w:rPr>
              <w:t>6</w:t>
            </w:r>
            <w:r w:rsidR="008E700A">
              <w:rPr>
                <w:noProof/>
                <w:webHidden/>
              </w:rPr>
              <w:fldChar w:fldCharType="end"/>
            </w:r>
          </w:hyperlink>
        </w:p>
        <w:p w14:paraId="5AF32840" w14:textId="742B0074"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605401">
              <w:rPr>
                <w:noProof/>
                <w:webHidden/>
              </w:rPr>
              <w:t>7</w:t>
            </w:r>
            <w:r w:rsidR="008E700A">
              <w:rPr>
                <w:noProof/>
                <w:webHidden/>
              </w:rPr>
              <w:fldChar w:fldCharType="end"/>
            </w:r>
          </w:hyperlink>
        </w:p>
        <w:p w14:paraId="3D5BFC3D" w14:textId="6D52D1A0" w:rsidR="008E700A" w:rsidRDefault="0000000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605401">
              <w:rPr>
                <w:noProof/>
                <w:webHidden/>
              </w:rPr>
              <w:t>7</w:t>
            </w:r>
            <w:r w:rsidR="008E700A">
              <w:rPr>
                <w:noProof/>
                <w:webHidden/>
              </w:rPr>
              <w:fldChar w:fldCharType="end"/>
            </w:r>
          </w:hyperlink>
        </w:p>
        <w:p w14:paraId="0CE87399" w14:textId="5CC3C106" w:rsidR="008E700A" w:rsidRDefault="00000000">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605401">
              <w:rPr>
                <w:noProof/>
                <w:webHidden/>
              </w:rPr>
              <w:t>7</w:t>
            </w:r>
            <w:r w:rsidR="008E700A">
              <w:rPr>
                <w:noProof/>
                <w:webHidden/>
              </w:rPr>
              <w:fldChar w:fldCharType="end"/>
            </w:r>
          </w:hyperlink>
        </w:p>
        <w:p w14:paraId="4CA77A57" w14:textId="5681DA8B" w:rsidR="008E700A" w:rsidRDefault="00000000">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605401">
              <w:rPr>
                <w:noProof/>
                <w:webHidden/>
              </w:rPr>
              <w:t>8</w:t>
            </w:r>
            <w:r w:rsidR="008E700A">
              <w:rPr>
                <w:noProof/>
                <w:webHidden/>
              </w:rPr>
              <w:fldChar w:fldCharType="end"/>
            </w:r>
          </w:hyperlink>
        </w:p>
        <w:p w14:paraId="500D3991" w14:textId="68ADD6C7" w:rsidR="008E700A" w:rsidRDefault="00000000">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605401">
              <w:rPr>
                <w:noProof/>
                <w:webHidden/>
              </w:rPr>
              <w:t>8</w:t>
            </w:r>
            <w:r w:rsidR="008E700A">
              <w:rPr>
                <w:noProof/>
                <w:webHidden/>
              </w:rPr>
              <w:fldChar w:fldCharType="end"/>
            </w:r>
          </w:hyperlink>
        </w:p>
        <w:p w14:paraId="266640FA" w14:textId="0618CC87"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605401">
              <w:rPr>
                <w:noProof/>
                <w:webHidden/>
              </w:rPr>
              <w:t>9</w:t>
            </w:r>
            <w:r w:rsidR="008E700A">
              <w:rPr>
                <w:noProof/>
                <w:webHidden/>
              </w:rPr>
              <w:fldChar w:fldCharType="end"/>
            </w:r>
          </w:hyperlink>
        </w:p>
        <w:p w14:paraId="3BD76D5E" w14:textId="26E991B2" w:rsidR="008E700A" w:rsidRDefault="00000000">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605401">
              <w:rPr>
                <w:noProof/>
                <w:webHidden/>
              </w:rPr>
              <w:t>9</w:t>
            </w:r>
            <w:r w:rsidR="008E700A">
              <w:rPr>
                <w:noProof/>
                <w:webHidden/>
              </w:rPr>
              <w:fldChar w:fldCharType="end"/>
            </w:r>
          </w:hyperlink>
        </w:p>
        <w:p w14:paraId="528B91FA" w14:textId="7FAADD3F" w:rsidR="008E700A" w:rsidRDefault="00000000">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605401">
              <w:rPr>
                <w:noProof/>
                <w:webHidden/>
              </w:rPr>
              <w:t>11</w:t>
            </w:r>
            <w:r w:rsidR="008E700A">
              <w:rPr>
                <w:noProof/>
                <w:webHidden/>
              </w:rPr>
              <w:fldChar w:fldCharType="end"/>
            </w:r>
          </w:hyperlink>
        </w:p>
        <w:p w14:paraId="4F6C1410" w14:textId="09205AA1" w:rsidR="008E700A" w:rsidRDefault="00000000">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605401">
              <w:rPr>
                <w:noProof/>
                <w:webHidden/>
              </w:rPr>
              <w:t>12</w:t>
            </w:r>
            <w:r w:rsidR="008E700A">
              <w:rPr>
                <w:noProof/>
                <w:webHidden/>
              </w:rPr>
              <w:fldChar w:fldCharType="end"/>
            </w:r>
          </w:hyperlink>
        </w:p>
        <w:p w14:paraId="004A8767" w14:textId="23F92CAB" w:rsidR="008E700A" w:rsidRDefault="00000000">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605401">
              <w:rPr>
                <w:noProof/>
                <w:webHidden/>
              </w:rPr>
              <w:t>12</w:t>
            </w:r>
            <w:r w:rsidR="008E700A">
              <w:rPr>
                <w:noProof/>
                <w:webHidden/>
              </w:rPr>
              <w:fldChar w:fldCharType="end"/>
            </w:r>
          </w:hyperlink>
        </w:p>
        <w:p w14:paraId="463928E0" w14:textId="340529C7" w:rsidR="008E700A" w:rsidRDefault="00000000">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605401">
              <w:rPr>
                <w:noProof/>
                <w:webHidden/>
              </w:rPr>
              <w:t>13</w:t>
            </w:r>
            <w:r w:rsidR="008E700A">
              <w:rPr>
                <w:noProof/>
                <w:webHidden/>
              </w:rPr>
              <w:fldChar w:fldCharType="end"/>
            </w:r>
          </w:hyperlink>
        </w:p>
        <w:p w14:paraId="19E1E488" w14:textId="09C6610F" w:rsidR="008E700A" w:rsidRDefault="00000000">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605401">
              <w:rPr>
                <w:noProof/>
                <w:webHidden/>
              </w:rPr>
              <w:t>14</w:t>
            </w:r>
            <w:r w:rsidR="008E700A">
              <w:rPr>
                <w:noProof/>
                <w:webHidden/>
              </w:rPr>
              <w:fldChar w:fldCharType="end"/>
            </w:r>
          </w:hyperlink>
        </w:p>
        <w:p w14:paraId="0A08FE64" w14:textId="2856CF5E" w:rsidR="008E700A" w:rsidRDefault="00000000">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605401">
              <w:rPr>
                <w:noProof/>
                <w:webHidden/>
              </w:rPr>
              <w:t>15</w:t>
            </w:r>
            <w:r w:rsidR="008E700A">
              <w:rPr>
                <w:noProof/>
                <w:webHidden/>
              </w:rPr>
              <w:fldChar w:fldCharType="end"/>
            </w:r>
          </w:hyperlink>
        </w:p>
        <w:p w14:paraId="1613F2A9" w14:textId="246058E4" w:rsidR="008E700A" w:rsidRDefault="00000000">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605401">
              <w:rPr>
                <w:noProof/>
                <w:webHidden/>
              </w:rPr>
              <w:t>15</w:t>
            </w:r>
            <w:r w:rsidR="008E700A">
              <w:rPr>
                <w:noProof/>
                <w:webHidden/>
              </w:rPr>
              <w:fldChar w:fldCharType="end"/>
            </w:r>
          </w:hyperlink>
        </w:p>
        <w:p w14:paraId="1650F6F1" w14:textId="4A7F0B30"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605401">
              <w:rPr>
                <w:noProof/>
                <w:webHidden/>
              </w:rPr>
              <w:t>15</w:t>
            </w:r>
            <w:r w:rsidR="008E700A">
              <w:rPr>
                <w:noProof/>
                <w:webHidden/>
              </w:rPr>
              <w:fldChar w:fldCharType="end"/>
            </w:r>
          </w:hyperlink>
        </w:p>
        <w:p w14:paraId="3B1E4235" w14:textId="671CCBC4" w:rsidR="008E700A" w:rsidRDefault="00000000">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605401">
              <w:rPr>
                <w:noProof/>
                <w:webHidden/>
              </w:rPr>
              <w:t>15</w:t>
            </w:r>
            <w:r w:rsidR="008E700A">
              <w:rPr>
                <w:noProof/>
                <w:webHidden/>
              </w:rPr>
              <w:fldChar w:fldCharType="end"/>
            </w:r>
          </w:hyperlink>
        </w:p>
        <w:p w14:paraId="12DED01C" w14:textId="6F3DB726" w:rsidR="008E700A" w:rsidRDefault="00000000">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605401">
              <w:rPr>
                <w:noProof/>
                <w:webHidden/>
              </w:rPr>
              <w:t>16</w:t>
            </w:r>
            <w:r w:rsidR="008E700A">
              <w:rPr>
                <w:noProof/>
                <w:webHidden/>
              </w:rPr>
              <w:fldChar w:fldCharType="end"/>
            </w:r>
          </w:hyperlink>
        </w:p>
        <w:p w14:paraId="08E28862" w14:textId="28159493" w:rsidR="008E700A" w:rsidRDefault="00000000">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605401">
              <w:rPr>
                <w:noProof/>
                <w:webHidden/>
              </w:rPr>
              <w:t>17</w:t>
            </w:r>
            <w:r w:rsidR="008E700A">
              <w:rPr>
                <w:noProof/>
                <w:webHidden/>
              </w:rPr>
              <w:fldChar w:fldCharType="end"/>
            </w:r>
          </w:hyperlink>
        </w:p>
        <w:p w14:paraId="7596D2A4" w14:textId="76ADB515" w:rsidR="008E700A" w:rsidRDefault="00000000">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605401">
              <w:rPr>
                <w:noProof/>
                <w:webHidden/>
              </w:rPr>
              <w:t>18</w:t>
            </w:r>
            <w:r w:rsidR="008E700A">
              <w:rPr>
                <w:noProof/>
                <w:webHidden/>
              </w:rPr>
              <w:fldChar w:fldCharType="end"/>
            </w:r>
          </w:hyperlink>
        </w:p>
        <w:p w14:paraId="361BE2E0" w14:textId="4AE8C971" w:rsidR="008E700A" w:rsidRDefault="00000000">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605401">
              <w:rPr>
                <w:noProof/>
                <w:webHidden/>
              </w:rPr>
              <w:t>18</w:t>
            </w:r>
            <w:r w:rsidR="008E700A">
              <w:rPr>
                <w:noProof/>
                <w:webHidden/>
              </w:rPr>
              <w:fldChar w:fldCharType="end"/>
            </w:r>
          </w:hyperlink>
        </w:p>
        <w:p w14:paraId="66DB8A9B" w14:textId="06319194"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605401">
              <w:rPr>
                <w:noProof/>
                <w:webHidden/>
              </w:rPr>
              <w:t>19</w:t>
            </w:r>
            <w:r w:rsidR="008E700A">
              <w:rPr>
                <w:noProof/>
                <w:webHidden/>
              </w:rPr>
              <w:fldChar w:fldCharType="end"/>
            </w:r>
          </w:hyperlink>
        </w:p>
        <w:p w14:paraId="0F615758" w14:textId="4819F274" w:rsidR="008E700A" w:rsidRDefault="00000000">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605401">
              <w:rPr>
                <w:noProof/>
                <w:webHidden/>
              </w:rPr>
              <w:t>19</w:t>
            </w:r>
            <w:r w:rsidR="008E700A">
              <w:rPr>
                <w:noProof/>
                <w:webHidden/>
              </w:rPr>
              <w:fldChar w:fldCharType="end"/>
            </w:r>
          </w:hyperlink>
        </w:p>
        <w:p w14:paraId="24608830" w14:textId="4523D268" w:rsidR="008E700A" w:rsidRDefault="00000000">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605401">
              <w:rPr>
                <w:noProof/>
                <w:webHidden/>
              </w:rPr>
              <w:t>19</w:t>
            </w:r>
            <w:r w:rsidR="008E700A">
              <w:rPr>
                <w:noProof/>
                <w:webHidden/>
              </w:rPr>
              <w:fldChar w:fldCharType="end"/>
            </w:r>
          </w:hyperlink>
        </w:p>
        <w:p w14:paraId="26555C47" w14:textId="150EA698" w:rsidR="008E700A" w:rsidRDefault="00000000">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605401">
              <w:rPr>
                <w:noProof/>
                <w:webHidden/>
              </w:rPr>
              <w:t>19</w:t>
            </w:r>
            <w:r w:rsidR="008E700A">
              <w:rPr>
                <w:noProof/>
                <w:webHidden/>
              </w:rPr>
              <w:fldChar w:fldCharType="end"/>
            </w:r>
          </w:hyperlink>
        </w:p>
        <w:p w14:paraId="33C1C42B" w14:textId="6EB3A0A5"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605401">
              <w:rPr>
                <w:noProof/>
                <w:webHidden/>
              </w:rPr>
              <w:t>20</w:t>
            </w:r>
            <w:r w:rsidR="008E700A">
              <w:rPr>
                <w:noProof/>
                <w:webHidden/>
              </w:rPr>
              <w:fldChar w:fldCharType="end"/>
            </w:r>
          </w:hyperlink>
        </w:p>
        <w:p w14:paraId="2B8F7E30" w14:textId="7552BFD0" w:rsidR="008E700A" w:rsidRDefault="00000000">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605401">
              <w:rPr>
                <w:noProof/>
                <w:webHidden/>
              </w:rPr>
              <w:t>20</w:t>
            </w:r>
            <w:r w:rsidR="008E700A">
              <w:rPr>
                <w:noProof/>
                <w:webHidden/>
              </w:rPr>
              <w:fldChar w:fldCharType="end"/>
            </w:r>
          </w:hyperlink>
        </w:p>
        <w:p w14:paraId="3AE8C5BD" w14:textId="3C0EE3EB" w:rsidR="008E700A" w:rsidRDefault="00000000">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605401">
              <w:rPr>
                <w:noProof/>
                <w:webHidden/>
              </w:rPr>
              <w:t>20</w:t>
            </w:r>
            <w:r w:rsidR="008E700A">
              <w:rPr>
                <w:noProof/>
                <w:webHidden/>
              </w:rPr>
              <w:fldChar w:fldCharType="end"/>
            </w:r>
          </w:hyperlink>
        </w:p>
        <w:p w14:paraId="0EF6B662" w14:textId="21AE78E8" w:rsidR="008E700A" w:rsidRDefault="00000000">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605401">
              <w:rPr>
                <w:noProof/>
                <w:webHidden/>
              </w:rPr>
              <w:t>21</w:t>
            </w:r>
            <w:r w:rsidR="008E700A">
              <w:rPr>
                <w:noProof/>
                <w:webHidden/>
              </w:rPr>
              <w:fldChar w:fldCharType="end"/>
            </w:r>
          </w:hyperlink>
        </w:p>
        <w:p w14:paraId="29BF9576" w14:textId="4F785938" w:rsidR="008E700A" w:rsidRDefault="00000000">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605401">
              <w:rPr>
                <w:noProof/>
                <w:webHidden/>
              </w:rPr>
              <w:t>22</w:t>
            </w:r>
            <w:r w:rsidR="008E700A">
              <w:rPr>
                <w:noProof/>
                <w:webHidden/>
              </w:rPr>
              <w:fldChar w:fldCharType="end"/>
            </w:r>
          </w:hyperlink>
        </w:p>
        <w:p w14:paraId="35D58AC3" w14:textId="3D831725" w:rsidR="008E700A" w:rsidRDefault="00000000">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605401">
              <w:rPr>
                <w:noProof/>
                <w:webHidden/>
              </w:rPr>
              <w:t>23</w:t>
            </w:r>
            <w:r w:rsidR="008E700A">
              <w:rPr>
                <w:noProof/>
                <w:webHidden/>
              </w:rPr>
              <w:fldChar w:fldCharType="end"/>
            </w:r>
          </w:hyperlink>
        </w:p>
        <w:p w14:paraId="5C392BD6" w14:textId="6941D51A" w:rsidR="008E700A" w:rsidRDefault="00000000">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605401">
              <w:rPr>
                <w:noProof/>
                <w:webHidden/>
              </w:rPr>
              <w:t>23</w:t>
            </w:r>
            <w:r w:rsidR="008E700A">
              <w:rPr>
                <w:noProof/>
                <w:webHidden/>
              </w:rPr>
              <w:fldChar w:fldCharType="end"/>
            </w:r>
          </w:hyperlink>
        </w:p>
        <w:p w14:paraId="18539825" w14:textId="18C8878E" w:rsidR="008E700A" w:rsidRDefault="00000000">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605401">
              <w:rPr>
                <w:noProof/>
                <w:webHidden/>
              </w:rPr>
              <w:t>23</w:t>
            </w:r>
            <w:r w:rsidR="008E700A">
              <w:rPr>
                <w:noProof/>
                <w:webHidden/>
              </w:rPr>
              <w:fldChar w:fldCharType="end"/>
            </w:r>
          </w:hyperlink>
        </w:p>
        <w:p w14:paraId="5A009064" w14:textId="3AF76ECC"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605401">
              <w:rPr>
                <w:noProof/>
                <w:webHidden/>
              </w:rPr>
              <w:t>25</w:t>
            </w:r>
            <w:r w:rsidR="008E700A">
              <w:rPr>
                <w:noProof/>
                <w:webHidden/>
              </w:rPr>
              <w:fldChar w:fldCharType="end"/>
            </w:r>
          </w:hyperlink>
        </w:p>
        <w:p w14:paraId="62B03B12" w14:textId="74BC4B50" w:rsidR="008E700A" w:rsidRDefault="00000000">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605401">
              <w:rPr>
                <w:noProof/>
                <w:webHidden/>
              </w:rPr>
              <w:t>25</w:t>
            </w:r>
            <w:r w:rsidR="008E700A">
              <w:rPr>
                <w:noProof/>
                <w:webHidden/>
              </w:rPr>
              <w:fldChar w:fldCharType="end"/>
            </w:r>
          </w:hyperlink>
        </w:p>
        <w:p w14:paraId="1DD70D37" w14:textId="449380A1" w:rsidR="008E700A" w:rsidRDefault="00000000">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605401">
              <w:rPr>
                <w:noProof/>
                <w:webHidden/>
              </w:rPr>
              <w:t>25</w:t>
            </w:r>
            <w:r w:rsidR="008E700A">
              <w:rPr>
                <w:noProof/>
                <w:webHidden/>
              </w:rPr>
              <w:fldChar w:fldCharType="end"/>
            </w:r>
          </w:hyperlink>
        </w:p>
        <w:p w14:paraId="5E22AB21" w14:textId="31194404" w:rsidR="008E700A" w:rsidRDefault="00000000">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605401">
              <w:rPr>
                <w:noProof/>
                <w:webHidden/>
              </w:rPr>
              <w:t>25</w:t>
            </w:r>
            <w:r w:rsidR="008E700A">
              <w:rPr>
                <w:noProof/>
                <w:webHidden/>
              </w:rPr>
              <w:fldChar w:fldCharType="end"/>
            </w:r>
          </w:hyperlink>
        </w:p>
        <w:p w14:paraId="730BFB02" w14:textId="5EF76FD4" w:rsidR="008E700A" w:rsidRDefault="00000000">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605401">
              <w:rPr>
                <w:noProof/>
                <w:webHidden/>
              </w:rPr>
              <w:t>25</w:t>
            </w:r>
            <w:r w:rsidR="008E700A">
              <w:rPr>
                <w:noProof/>
                <w:webHidden/>
              </w:rPr>
              <w:fldChar w:fldCharType="end"/>
            </w:r>
          </w:hyperlink>
        </w:p>
        <w:p w14:paraId="2DA97CC1" w14:textId="2B9107E2" w:rsidR="008E700A" w:rsidRDefault="00000000">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605401">
              <w:rPr>
                <w:noProof/>
                <w:webHidden/>
              </w:rPr>
              <w:t>25</w:t>
            </w:r>
            <w:r w:rsidR="008E700A">
              <w:rPr>
                <w:noProof/>
                <w:webHidden/>
              </w:rPr>
              <w:fldChar w:fldCharType="end"/>
            </w:r>
          </w:hyperlink>
        </w:p>
        <w:p w14:paraId="5A23C9DC" w14:textId="6754CC23" w:rsidR="008E700A" w:rsidRDefault="00000000">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605401">
              <w:rPr>
                <w:noProof/>
                <w:webHidden/>
              </w:rPr>
              <w:t>29</w:t>
            </w:r>
            <w:r w:rsidR="008E700A">
              <w:rPr>
                <w:noProof/>
                <w:webHidden/>
              </w:rPr>
              <w:fldChar w:fldCharType="end"/>
            </w:r>
          </w:hyperlink>
        </w:p>
        <w:p w14:paraId="2A03DD48" w14:textId="16293B90" w:rsidR="008E700A" w:rsidRDefault="00000000">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605401">
              <w:rPr>
                <w:noProof/>
                <w:webHidden/>
              </w:rPr>
              <w:t>29</w:t>
            </w:r>
            <w:r w:rsidR="008E700A">
              <w:rPr>
                <w:noProof/>
                <w:webHidden/>
              </w:rPr>
              <w:fldChar w:fldCharType="end"/>
            </w:r>
          </w:hyperlink>
        </w:p>
        <w:p w14:paraId="714CDD42" w14:textId="6B7E5960" w:rsidR="008E700A" w:rsidRDefault="00000000">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605401">
              <w:rPr>
                <w:noProof/>
                <w:webHidden/>
              </w:rPr>
              <w:t>29</w:t>
            </w:r>
            <w:r w:rsidR="008E700A">
              <w:rPr>
                <w:noProof/>
                <w:webHidden/>
              </w:rPr>
              <w:fldChar w:fldCharType="end"/>
            </w:r>
          </w:hyperlink>
        </w:p>
        <w:p w14:paraId="2CD11F78" w14:textId="199DA904" w:rsidR="008E700A" w:rsidRDefault="00000000">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605401">
              <w:rPr>
                <w:noProof/>
                <w:webHidden/>
              </w:rPr>
              <w:t>29</w:t>
            </w:r>
            <w:r w:rsidR="008E700A">
              <w:rPr>
                <w:noProof/>
                <w:webHidden/>
              </w:rPr>
              <w:fldChar w:fldCharType="end"/>
            </w:r>
          </w:hyperlink>
        </w:p>
        <w:p w14:paraId="6DB1070C" w14:textId="02D5DDE3" w:rsidR="008E700A" w:rsidRDefault="00000000">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605401">
              <w:rPr>
                <w:noProof/>
                <w:webHidden/>
              </w:rPr>
              <w:t>30</w:t>
            </w:r>
            <w:r w:rsidR="008E700A">
              <w:rPr>
                <w:noProof/>
                <w:webHidden/>
              </w:rPr>
              <w:fldChar w:fldCharType="end"/>
            </w:r>
          </w:hyperlink>
        </w:p>
        <w:p w14:paraId="3B684A00" w14:textId="6958E6E4" w:rsidR="008E700A" w:rsidRDefault="00000000">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605401">
              <w:rPr>
                <w:noProof/>
                <w:webHidden/>
              </w:rPr>
              <w:t>30</w:t>
            </w:r>
            <w:r w:rsidR="008E700A">
              <w:rPr>
                <w:noProof/>
                <w:webHidden/>
              </w:rPr>
              <w:fldChar w:fldCharType="end"/>
            </w:r>
          </w:hyperlink>
        </w:p>
        <w:p w14:paraId="2AEBB88B" w14:textId="69D7AB7F" w:rsidR="008E700A" w:rsidRDefault="00000000">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605401">
              <w:rPr>
                <w:noProof/>
                <w:webHidden/>
              </w:rPr>
              <w:t>30</w:t>
            </w:r>
            <w:r w:rsidR="008E700A">
              <w:rPr>
                <w:noProof/>
                <w:webHidden/>
              </w:rPr>
              <w:fldChar w:fldCharType="end"/>
            </w:r>
          </w:hyperlink>
        </w:p>
        <w:p w14:paraId="30137E78" w14:textId="1C5C2A7E" w:rsidR="008E700A" w:rsidRDefault="00000000">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605401">
              <w:rPr>
                <w:noProof/>
                <w:webHidden/>
              </w:rPr>
              <w:t>31</w:t>
            </w:r>
            <w:r w:rsidR="008E700A">
              <w:rPr>
                <w:noProof/>
                <w:webHidden/>
              </w:rPr>
              <w:fldChar w:fldCharType="end"/>
            </w:r>
          </w:hyperlink>
        </w:p>
        <w:p w14:paraId="76E7907D" w14:textId="4B6E3F86" w:rsidR="008E700A" w:rsidRDefault="00000000">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605401">
              <w:rPr>
                <w:noProof/>
                <w:webHidden/>
              </w:rPr>
              <w:t>32</w:t>
            </w:r>
            <w:r w:rsidR="008E700A">
              <w:rPr>
                <w:noProof/>
                <w:webHidden/>
              </w:rPr>
              <w:fldChar w:fldCharType="end"/>
            </w:r>
          </w:hyperlink>
        </w:p>
        <w:p w14:paraId="2C9F15E1" w14:textId="7A6C16BE"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605401">
              <w:rPr>
                <w:noProof/>
                <w:webHidden/>
              </w:rPr>
              <w:t>33</w:t>
            </w:r>
            <w:r w:rsidR="008E700A">
              <w:rPr>
                <w:noProof/>
                <w:webHidden/>
              </w:rPr>
              <w:fldChar w:fldCharType="end"/>
            </w:r>
          </w:hyperlink>
        </w:p>
        <w:p w14:paraId="6E1725FD" w14:textId="73691E25" w:rsidR="008E700A" w:rsidRDefault="0000000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605401">
              <w:rPr>
                <w:noProof/>
                <w:webHidden/>
              </w:rPr>
              <w:t>33</w:t>
            </w:r>
            <w:r w:rsidR="008E700A">
              <w:rPr>
                <w:noProof/>
                <w:webHidden/>
              </w:rPr>
              <w:fldChar w:fldCharType="end"/>
            </w:r>
          </w:hyperlink>
        </w:p>
        <w:p w14:paraId="09193F2B" w14:textId="4C57F6EE"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605401">
              <w:rPr>
                <w:noProof/>
                <w:webHidden/>
              </w:rPr>
              <w:t>33</w:t>
            </w:r>
            <w:r w:rsidR="008E700A">
              <w:rPr>
                <w:noProof/>
                <w:webHidden/>
              </w:rPr>
              <w:fldChar w:fldCharType="end"/>
            </w:r>
          </w:hyperlink>
        </w:p>
        <w:p w14:paraId="28990999" w14:textId="1E656E76"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605401">
              <w:rPr>
                <w:noProof/>
                <w:webHidden/>
              </w:rPr>
              <w:t>35</w:t>
            </w:r>
            <w:r w:rsidR="008E700A">
              <w:rPr>
                <w:noProof/>
                <w:webHidden/>
              </w:rPr>
              <w:fldChar w:fldCharType="end"/>
            </w:r>
          </w:hyperlink>
        </w:p>
        <w:p w14:paraId="1211F62C" w14:textId="4C0FBC8B"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605401">
              <w:rPr>
                <w:noProof/>
                <w:webHidden/>
              </w:rPr>
              <w:t>35</w:t>
            </w:r>
            <w:r w:rsidR="008E700A">
              <w:rPr>
                <w:noProof/>
                <w:webHidden/>
              </w:rPr>
              <w:fldChar w:fldCharType="end"/>
            </w:r>
          </w:hyperlink>
        </w:p>
        <w:p w14:paraId="561DA351" w14:textId="0F4532F2"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605401">
              <w:rPr>
                <w:noProof/>
                <w:webHidden/>
              </w:rPr>
              <w:t>36</w:t>
            </w:r>
            <w:r w:rsidR="008E700A">
              <w:rPr>
                <w:noProof/>
                <w:webHidden/>
              </w:rPr>
              <w:fldChar w:fldCharType="end"/>
            </w:r>
          </w:hyperlink>
        </w:p>
        <w:p w14:paraId="4A0F3025" w14:textId="21AE2C6D"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605401">
              <w:rPr>
                <w:noProof/>
                <w:webHidden/>
              </w:rPr>
              <w:t>40</w:t>
            </w:r>
            <w:r w:rsidR="008E700A">
              <w:rPr>
                <w:noProof/>
                <w:webHidden/>
              </w:rPr>
              <w:fldChar w:fldCharType="end"/>
            </w:r>
          </w:hyperlink>
        </w:p>
        <w:p w14:paraId="43B6CD7D" w14:textId="212B7032" w:rsidR="008E700A" w:rsidRDefault="00000000">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605401">
              <w:rPr>
                <w:noProof/>
                <w:webHidden/>
              </w:rPr>
              <w:t>41</w:t>
            </w:r>
            <w:r w:rsidR="008E700A">
              <w:rPr>
                <w:noProof/>
                <w:webHidden/>
              </w:rPr>
              <w:fldChar w:fldCharType="end"/>
            </w:r>
          </w:hyperlink>
        </w:p>
        <w:p w14:paraId="56F60A47" w14:textId="209FBED1" w:rsidR="008E700A" w:rsidRDefault="00000000">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605401">
              <w:rPr>
                <w:noProof/>
                <w:webHidden/>
              </w:rPr>
              <w:t>50</w:t>
            </w:r>
            <w:r w:rsidR="008E700A">
              <w:rPr>
                <w:noProof/>
                <w:webHidden/>
              </w:rPr>
              <w:fldChar w:fldCharType="end"/>
            </w:r>
          </w:hyperlink>
        </w:p>
        <w:p w14:paraId="37F525C7" w14:textId="54BA9B5C" w:rsidR="008E700A" w:rsidRDefault="00000000">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605401">
              <w:rPr>
                <w:noProof/>
                <w:webHidden/>
              </w:rPr>
              <w:t>62</w:t>
            </w:r>
            <w:r w:rsidR="008E700A">
              <w:rPr>
                <w:noProof/>
                <w:webHidden/>
              </w:rPr>
              <w:fldChar w:fldCharType="end"/>
            </w:r>
          </w:hyperlink>
        </w:p>
        <w:p w14:paraId="52B710EB" w14:textId="5AABE632" w:rsidR="008E700A" w:rsidRDefault="00000000">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605401">
              <w:rPr>
                <w:noProof/>
                <w:webHidden/>
              </w:rPr>
              <w:t>64</w:t>
            </w:r>
            <w:r w:rsidR="008E700A">
              <w:rPr>
                <w:noProof/>
                <w:webHidden/>
              </w:rPr>
              <w:fldChar w:fldCharType="end"/>
            </w:r>
          </w:hyperlink>
        </w:p>
        <w:p w14:paraId="5410E81A" w14:textId="2D8260CA" w:rsidR="008E700A" w:rsidRDefault="00000000">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605401">
              <w:rPr>
                <w:noProof/>
                <w:webHidden/>
              </w:rPr>
              <w:t>64</w:t>
            </w:r>
            <w:r w:rsidR="008E700A">
              <w:rPr>
                <w:noProof/>
                <w:webHidden/>
              </w:rPr>
              <w:fldChar w:fldCharType="end"/>
            </w:r>
          </w:hyperlink>
        </w:p>
        <w:p w14:paraId="27A51A65" w14:textId="7CE1BC03" w:rsidR="008E700A" w:rsidRDefault="00000000">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605401">
              <w:rPr>
                <w:noProof/>
                <w:webHidden/>
              </w:rPr>
              <w:t>70</w:t>
            </w:r>
            <w:r w:rsidR="008E700A">
              <w:rPr>
                <w:noProof/>
                <w:webHidden/>
              </w:rPr>
              <w:fldChar w:fldCharType="end"/>
            </w:r>
          </w:hyperlink>
        </w:p>
        <w:p w14:paraId="03F24C38" w14:textId="6834E50F" w:rsidR="008E700A" w:rsidRDefault="00000000">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605401">
              <w:rPr>
                <w:noProof/>
                <w:webHidden/>
              </w:rPr>
              <w:t>71</w:t>
            </w:r>
            <w:r w:rsidR="008E700A">
              <w:rPr>
                <w:noProof/>
                <w:webHidden/>
              </w:rPr>
              <w:fldChar w:fldCharType="end"/>
            </w:r>
          </w:hyperlink>
        </w:p>
        <w:p w14:paraId="0162A450" w14:textId="695B2E1A" w:rsidR="008E700A" w:rsidRDefault="00000000">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605401">
              <w:rPr>
                <w:noProof/>
                <w:webHidden/>
              </w:rPr>
              <w:t>72</w:t>
            </w:r>
            <w:r w:rsidR="008E700A">
              <w:rPr>
                <w:noProof/>
                <w:webHidden/>
              </w:rPr>
              <w:fldChar w:fldCharType="end"/>
            </w:r>
          </w:hyperlink>
        </w:p>
        <w:p w14:paraId="40464BBB" w14:textId="4A1F6BA7" w:rsidR="008E700A" w:rsidRDefault="00000000">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605401">
              <w:rPr>
                <w:noProof/>
                <w:webHidden/>
              </w:rPr>
              <w:t>74</w:t>
            </w:r>
            <w:r w:rsidR="008E700A">
              <w:rPr>
                <w:noProof/>
                <w:webHidden/>
              </w:rPr>
              <w:fldChar w:fldCharType="end"/>
            </w:r>
          </w:hyperlink>
        </w:p>
        <w:p w14:paraId="63D42764" w14:textId="535092EE" w:rsidR="008E700A" w:rsidRDefault="00000000">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605401">
              <w:rPr>
                <w:noProof/>
                <w:webHidden/>
              </w:rPr>
              <w:t>74</w:t>
            </w:r>
            <w:r w:rsidR="008E700A">
              <w:rPr>
                <w:noProof/>
                <w:webHidden/>
              </w:rPr>
              <w:fldChar w:fldCharType="end"/>
            </w:r>
          </w:hyperlink>
        </w:p>
        <w:p w14:paraId="5CF80031" w14:textId="02EFB690" w:rsidR="008E700A" w:rsidRDefault="00000000">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605401">
              <w:rPr>
                <w:noProof/>
                <w:webHidden/>
              </w:rPr>
              <w:t>74</w:t>
            </w:r>
            <w:r w:rsidR="008E700A">
              <w:rPr>
                <w:noProof/>
                <w:webHidden/>
              </w:rPr>
              <w:fldChar w:fldCharType="end"/>
            </w:r>
          </w:hyperlink>
        </w:p>
        <w:p w14:paraId="312C41FA" w14:textId="1F244367" w:rsidR="008E700A" w:rsidRDefault="00000000">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605401">
              <w:rPr>
                <w:noProof/>
                <w:webHidden/>
              </w:rPr>
              <w:t>75</w:t>
            </w:r>
            <w:r w:rsidR="008E700A">
              <w:rPr>
                <w:noProof/>
                <w:webHidden/>
              </w:rPr>
              <w:fldChar w:fldCharType="end"/>
            </w:r>
          </w:hyperlink>
        </w:p>
        <w:p w14:paraId="09EBD610" w14:textId="5B87C824" w:rsidR="008E700A" w:rsidRDefault="00000000">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605401">
              <w:rPr>
                <w:noProof/>
                <w:webHidden/>
              </w:rPr>
              <w:t>75</w:t>
            </w:r>
            <w:r w:rsidR="008E700A">
              <w:rPr>
                <w:noProof/>
                <w:webHidden/>
              </w:rPr>
              <w:fldChar w:fldCharType="end"/>
            </w:r>
          </w:hyperlink>
        </w:p>
        <w:p w14:paraId="377FC6CE" w14:textId="7C4B1FE4" w:rsidR="008E700A" w:rsidRDefault="00000000">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605401">
              <w:rPr>
                <w:noProof/>
                <w:webHidden/>
              </w:rPr>
              <w:t>76</w:t>
            </w:r>
            <w:r w:rsidR="008E700A">
              <w:rPr>
                <w:noProof/>
                <w:webHidden/>
              </w:rPr>
              <w:fldChar w:fldCharType="end"/>
            </w:r>
          </w:hyperlink>
        </w:p>
        <w:p w14:paraId="3BFAA002" w14:textId="280F8191" w:rsidR="008E700A" w:rsidRDefault="00000000">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605401">
              <w:rPr>
                <w:noProof/>
                <w:webHidden/>
              </w:rPr>
              <w:t>78</w:t>
            </w:r>
            <w:r w:rsidR="008E700A">
              <w:rPr>
                <w:noProof/>
                <w:webHidden/>
              </w:rPr>
              <w:fldChar w:fldCharType="end"/>
            </w:r>
          </w:hyperlink>
        </w:p>
        <w:p w14:paraId="18D93808" w14:textId="39297F24" w:rsidR="008E700A" w:rsidRDefault="00000000">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605401">
              <w:rPr>
                <w:noProof/>
                <w:webHidden/>
              </w:rPr>
              <w:t>78</w:t>
            </w:r>
            <w:r w:rsidR="008E700A">
              <w:rPr>
                <w:noProof/>
                <w:webHidden/>
              </w:rPr>
              <w:fldChar w:fldCharType="end"/>
            </w:r>
          </w:hyperlink>
        </w:p>
        <w:p w14:paraId="6047536F" w14:textId="6AFA8A70" w:rsidR="008E700A" w:rsidRDefault="00000000">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605401">
              <w:rPr>
                <w:noProof/>
                <w:webHidden/>
              </w:rPr>
              <w:t>78</w:t>
            </w:r>
            <w:r w:rsidR="008E700A">
              <w:rPr>
                <w:noProof/>
                <w:webHidden/>
              </w:rPr>
              <w:fldChar w:fldCharType="end"/>
            </w:r>
          </w:hyperlink>
        </w:p>
        <w:p w14:paraId="2B58C2EF" w14:textId="4B38165F" w:rsidR="008E700A" w:rsidRDefault="00000000">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605401">
              <w:rPr>
                <w:noProof/>
                <w:webHidden/>
              </w:rPr>
              <w:t>79</w:t>
            </w:r>
            <w:r w:rsidR="008E700A">
              <w:rPr>
                <w:noProof/>
                <w:webHidden/>
              </w:rPr>
              <w:fldChar w:fldCharType="end"/>
            </w:r>
          </w:hyperlink>
        </w:p>
        <w:p w14:paraId="073B1D19" w14:textId="5A1DB6A2" w:rsidR="008E700A" w:rsidRDefault="00000000">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605401">
              <w:rPr>
                <w:noProof/>
                <w:webHidden/>
              </w:rPr>
              <w:t>80</w:t>
            </w:r>
            <w:r w:rsidR="008E700A">
              <w:rPr>
                <w:noProof/>
                <w:webHidden/>
              </w:rPr>
              <w:fldChar w:fldCharType="end"/>
            </w:r>
          </w:hyperlink>
        </w:p>
        <w:p w14:paraId="01D80C7F" w14:textId="78269AAA" w:rsidR="008E700A" w:rsidRDefault="00000000">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605401">
              <w:rPr>
                <w:noProof/>
                <w:webHidden/>
              </w:rPr>
              <w:t>81</w:t>
            </w:r>
            <w:r w:rsidR="008E700A">
              <w:rPr>
                <w:noProof/>
                <w:webHidden/>
              </w:rPr>
              <w:fldChar w:fldCharType="end"/>
            </w:r>
          </w:hyperlink>
        </w:p>
        <w:p w14:paraId="58641164" w14:textId="6831448F" w:rsidR="008E700A" w:rsidRDefault="00000000">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605401">
              <w:rPr>
                <w:noProof/>
                <w:webHidden/>
              </w:rPr>
              <w:t>81</w:t>
            </w:r>
            <w:r w:rsidR="008E700A">
              <w:rPr>
                <w:noProof/>
                <w:webHidden/>
              </w:rPr>
              <w:fldChar w:fldCharType="end"/>
            </w:r>
          </w:hyperlink>
        </w:p>
        <w:p w14:paraId="11FC1E72" w14:textId="7C6F07FA" w:rsidR="008E700A" w:rsidRDefault="0000000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605401">
              <w:rPr>
                <w:noProof/>
                <w:webHidden/>
              </w:rPr>
              <w:t>81</w:t>
            </w:r>
            <w:r w:rsidR="008E700A">
              <w:rPr>
                <w:noProof/>
                <w:webHidden/>
              </w:rPr>
              <w:fldChar w:fldCharType="end"/>
            </w:r>
          </w:hyperlink>
        </w:p>
        <w:p w14:paraId="1028C239" w14:textId="5B1757F2" w:rsidR="008E700A" w:rsidRDefault="00000000">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605401">
              <w:rPr>
                <w:noProof/>
                <w:webHidden/>
              </w:rPr>
              <w:t>81</w:t>
            </w:r>
            <w:r w:rsidR="008E700A">
              <w:rPr>
                <w:noProof/>
                <w:webHidden/>
              </w:rPr>
              <w:fldChar w:fldCharType="end"/>
            </w:r>
          </w:hyperlink>
        </w:p>
        <w:p w14:paraId="06AFD123" w14:textId="743043FE" w:rsidR="008E700A" w:rsidRDefault="00000000">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605401">
              <w:rPr>
                <w:noProof/>
                <w:webHidden/>
              </w:rPr>
              <w:t>82</w:t>
            </w:r>
            <w:r w:rsidR="008E700A">
              <w:rPr>
                <w:noProof/>
                <w:webHidden/>
              </w:rPr>
              <w:fldChar w:fldCharType="end"/>
            </w:r>
          </w:hyperlink>
        </w:p>
        <w:p w14:paraId="21F6E9AF" w14:textId="67483D95" w:rsidR="008E700A" w:rsidRDefault="00000000">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605401">
              <w:rPr>
                <w:noProof/>
                <w:webHidden/>
              </w:rPr>
              <w:t>82</w:t>
            </w:r>
            <w:r w:rsidR="008E700A">
              <w:rPr>
                <w:noProof/>
                <w:webHidden/>
              </w:rPr>
              <w:fldChar w:fldCharType="end"/>
            </w:r>
          </w:hyperlink>
        </w:p>
        <w:p w14:paraId="186F9A5F" w14:textId="232E0E50" w:rsidR="008E700A" w:rsidRDefault="00000000">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605401">
              <w:rPr>
                <w:noProof/>
                <w:webHidden/>
              </w:rPr>
              <w:t>83</w:t>
            </w:r>
            <w:r w:rsidR="008E700A">
              <w:rPr>
                <w:noProof/>
                <w:webHidden/>
              </w:rPr>
              <w:fldChar w:fldCharType="end"/>
            </w:r>
          </w:hyperlink>
        </w:p>
        <w:p w14:paraId="0C81E00B" w14:textId="33DCF293" w:rsidR="008E700A" w:rsidRDefault="00000000">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605401">
              <w:rPr>
                <w:noProof/>
                <w:webHidden/>
              </w:rPr>
              <w:t>83</w:t>
            </w:r>
            <w:r w:rsidR="008E700A">
              <w:rPr>
                <w:noProof/>
                <w:webHidden/>
              </w:rPr>
              <w:fldChar w:fldCharType="end"/>
            </w:r>
          </w:hyperlink>
        </w:p>
        <w:p w14:paraId="6D7CBBF1" w14:textId="0815692B" w:rsidR="008E700A" w:rsidRDefault="00000000">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605401">
              <w:rPr>
                <w:noProof/>
                <w:webHidden/>
              </w:rPr>
              <w:t>84</w:t>
            </w:r>
            <w:r w:rsidR="008E700A">
              <w:rPr>
                <w:noProof/>
                <w:webHidden/>
              </w:rPr>
              <w:fldChar w:fldCharType="end"/>
            </w:r>
          </w:hyperlink>
        </w:p>
        <w:p w14:paraId="6543045C" w14:textId="447BCDEA" w:rsidR="008E700A" w:rsidRDefault="00000000">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605401">
              <w:rPr>
                <w:noProof/>
                <w:webHidden/>
              </w:rPr>
              <w:t>86</w:t>
            </w:r>
            <w:r w:rsidR="008E700A">
              <w:rPr>
                <w:noProof/>
                <w:webHidden/>
              </w:rPr>
              <w:fldChar w:fldCharType="end"/>
            </w:r>
          </w:hyperlink>
        </w:p>
        <w:p w14:paraId="570B2858" w14:textId="34436B82" w:rsidR="008E700A" w:rsidRDefault="00000000">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605401">
              <w:rPr>
                <w:noProof/>
                <w:webHidden/>
              </w:rPr>
              <w:t>95</w:t>
            </w:r>
            <w:r w:rsidR="008E700A">
              <w:rPr>
                <w:noProof/>
                <w:webHidden/>
              </w:rPr>
              <w:fldChar w:fldCharType="end"/>
            </w:r>
          </w:hyperlink>
        </w:p>
        <w:p w14:paraId="62179986" w14:textId="65D607CB" w:rsidR="008E700A" w:rsidRDefault="0000000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605401">
              <w:rPr>
                <w:noProof/>
                <w:webHidden/>
              </w:rPr>
              <w:t>95</w:t>
            </w:r>
            <w:r w:rsidR="008E700A">
              <w:rPr>
                <w:noProof/>
                <w:webHidden/>
              </w:rPr>
              <w:fldChar w:fldCharType="end"/>
            </w:r>
          </w:hyperlink>
        </w:p>
        <w:p w14:paraId="3E69968D" w14:textId="1CA81E9B" w:rsidR="008E700A" w:rsidRDefault="00000000">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605401">
              <w:rPr>
                <w:noProof/>
                <w:webHidden/>
              </w:rPr>
              <w:t>95</w:t>
            </w:r>
            <w:r w:rsidR="008E700A">
              <w:rPr>
                <w:noProof/>
                <w:webHidden/>
              </w:rPr>
              <w:fldChar w:fldCharType="end"/>
            </w:r>
          </w:hyperlink>
        </w:p>
        <w:p w14:paraId="73C17623" w14:textId="51769F0C" w:rsidR="008E700A" w:rsidRDefault="00000000">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605401">
              <w:rPr>
                <w:noProof/>
                <w:webHidden/>
              </w:rPr>
              <w:t>95</w:t>
            </w:r>
            <w:r w:rsidR="008E700A">
              <w:rPr>
                <w:noProof/>
                <w:webHidden/>
              </w:rPr>
              <w:fldChar w:fldCharType="end"/>
            </w:r>
          </w:hyperlink>
        </w:p>
        <w:p w14:paraId="5FDE1187" w14:textId="46349F56" w:rsidR="008E700A" w:rsidRDefault="00000000">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605401">
              <w:rPr>
                <w:noProof/>
                <w:webHidden/>
              </w:rPr>
              <w:t>96</w:t>
            </w:r>
            <w:r w:rsidR="008E700A">
              <w:rPr>
                <w:noProof/>
                <w:webHidden/>
              </w:rPr>
              <w:fldChar w:fldCharType="end"/>
            </w:r>
          </w:hyperlink>
        </w:p>
        <w:p w14:paraId="655348C6" w14:textId="619E1B1B" w:rsidR="008E700A" w:rsidRDefault="00000000">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605401">
              <w:rPr>
                <w:noProof/>
                <w:webHidden/>
              </w:rPr>
              <w:t>98</w:t>
            </w:r>
            <w:r w:rsidR="008E700A">
              <w:rPr>
                <w:noProof/>
                <w:webHidden/>
              </w:rPr>
              <w:fldChar w:fldCharType="end"/>
            </w:r>
          </w:hyperlink>
        </w:p>
        <w:p w14:paraId="471BC0E0" w14:textId="79A07036" w:rsidR="008E700A" w:rsidRDefault="00000000">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605401">
              <w:rPr>
                <w:noProof/>
                <w:webHidden/>
              </w:rPr>
              <w:t>99</w:t>
            </w:r>
            <w:r w:rsidR="008E700A">
              <w:rPr>
                <w:noProof/>
                <w:webHidden/>
              </w:rPr>
              <w:fldChar w:fldCharType="end"/>
            </w:r>
          </w:hyperlink>
        </w:p>
        <w:p w14:paraId="0EC32F43" w14:textId="12B9EE21" w:rsidR="008E700A" w:rsidRDefault="00000000">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605401">
              <w:rPr>
                <w:noProof/>
                <w:webHidden/>
              </w:rPr>
              <w:t>101</w:t>
            </w:r>
            <w:r w:rsidR="008E700A">
              <w:rPr>
                <w:noProof/>
                <w:webHidden/>
              </w:rPr>
              <w:fldChar w:fldCharType="end"/>
            </w:r>
          </w:hyperlink>
        </w:p>
        <w:p w14:paraId="70F8E7AB" w14:textId="19C5D542" w:rsidR="008E700A" w:rsidRDefault="00000000">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605401">
              <w:rPr>
                <w:noProof/>
                <w:webHidden/>
              </w:rPr>
              <w:t>101</w:t>
            </w:r>
            <w:r w:rsidR="008E700A">
              <w:rPr>
                <w:noProof/>
                <w:webHidden/>
              </w:rPr>
              <w:fldChar w:fldCharType="end"/>
            </w:r>
          </w:hyperlink>
        </w:p>
        <w:p w14:paraId="17DC6C28" w14:textId="04EA64F2"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605401">
              <w:rPr>
                <w:noProof/>
                <w:webHidden/>
              </w:rPr>
              <w:t>103</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 xml:space="preserve">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w:t>
      </w:r>
      <w:proofErr w:type="gramStart"/>
      <w:r w:rsidRPr="008C269A">
        <w:rPr>
          <w:lang w:val="en-US"/>
        </w:rPr>
        <w:t>as a result of</w:t>
      </w:r>
      <w:proofErr w:type="gramEnd"/>
      <w:r w:rsidRPr="008C269A">
        <w:rPr>
          <w:lang w:val="en-US"/>
        </w:rPr>
        <w:t xml:space="preserve"> using this code or any related material.</w:t>
      </w:r>
    </w:p>
    <w:p w14:paraId="02731FA9" w14:textId="257CE79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26450FD9"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397B4C1E"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3442AC">
        <w:rPr>
          <w:i/>
          <w:iCs/>
          <w:noProof/>
          <w:lang w:val="ru-RU"/>
        </w:rPr>
        <w:t>08.07.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5B1930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8747444"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1679A0EC"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605401" w:rsidRPr="00605401">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607A242B"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6419173E"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1B73468A"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392C5094"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72C25FAE"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0B7B6DA3"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2D62C61"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6</w:t>
            </w:r>
            <w:r w:rsidR="008466D9" w:rsidRPr="00C87244">
              <w:rPr>
                <w:lang w:val="en-US"/>
              </w:rPr>
              <w:fldChar w:fldCharType="end"/>
            </w:r>
            <w:bookmarkEnd w:id="31"/>
            <w:r w:rsidRPr="00C87244">
              <w:rPr>
                <w:lang w:val="en-US"/>
              </w:rPr>
              <w:t>)</w:t>
            </w:r>
          </w:p>
        </w:tc>
      </w:tr>
    </w:tbl>
    <w:p w14:paraId="2677BF9F" w14:textId="3A54B562"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605401" w:rsidRPr="00C87244">
        <w:rPr>
          <w:lang w:val="en-US"/>
        </w:rPr>
        <w:t>(</w:t>
      </w:r>
      <w:r w:rsidR="00605401">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10836C88"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0DED7928"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45B45219"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605401">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3F9EDC47"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605401" w:rsidRPr="00C87244">
        <w:rPr>
          <w:lang w:val="en-US"/>
        </w:rPr>
        <w:t>(</w:t>
      </w:r>
      <w:r w:rsidR="00605401">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3D084505"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73A28011"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331B628"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58F6F3E3"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605401">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035E92A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0060733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4413C763"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605401" w:rsidRPr="00C87244">
        <w:rPr>
          <w:lang w:val="en-US"/>
        </w:rPr>
        <w:t>(</w:t>
      </w:r>
      <w:r w:rsidR="00605401">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6AAB416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66017400"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605401" w:rsidRPr="00C87244">
        <w:rPr>
          <w:lang w:val="en-US"/>
        </w:rPr>
        <w:t>(</w:t>
      </w:r>
      <w:r w:rsidR="00605401">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605401" w:rsidRPr="00C87244">
        <w:rPr>
          <w:lang w:val="en-US"/>
        </w:rPr>
        <w:t>(</w:t>
      </w:r>
      <w:r w:rsidR="00605401">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0061E96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0A4594C8"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605401">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2387853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 xml:space="preserve">The new excited electron then undergoes the same sampling procedure as a </w:t>
      </w:r>
      <w:proofErr w:type="gramStart"/>
      <w:r w:rsidRPr="00C87244">
        <w:rPr>
          <w:lang w:val="en-US"/>
        </w:rPr>
        <w:t>photo-electron</w:t>
      </w:r>
      <w:proofErr w:type="gramEnd"/>
      <w:r w:rsidRPr="00C87244">
        <w:rPr>
          <w:lang w:val="en-US"/>
        </w:rPr>
        <w:t>,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 xml:space="preserve">samples, near-surface regions), this process must be </w:t>
      </w:r>
      <w:proofErr w:type="gramStart"/>
      <w:r w:rsidRPr="00C87244">
        <w:rPr>
          <w:lang w:val="en-US"/>
        </w:rPr>
        <w:t>taken into account</w:t>
      </w:r>
      <w:proofErr w:type="gramEnd"/>
      <w:r w:rsidRPr="00C87244">
        <w:rPr>
          <w:lang w:val="en-US"/>
        </w:rPr>
        <w: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318FE1FA"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605401">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71B8F3BC"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605401">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70B3FA61"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7</w:t>
            </w:r>
            <w:r w:rsidR="008466D9" w:rsidRPr="00C87244">
              <w:rPr>
                <w:lang w:val="en-US"/>
              </w:rPr>
              <w:fldChar w:fldCharType="end"/>
            </w:r>
            <w:bookmarkEnd w:id="70"/>
            <w:r w:rsidRPr="00C87244">
              <w:rPr>
                <w:lang w:val="en-US"/>
              </w:rPr>
              <w:t>)</w:t>
            </w:r>
          </w:p>
        </w:tc>
      </w:tr>
    </w:tbl>
    <w:p w14:paraId="74CFFBB0" w14:textId="6859663C"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605401">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6BB54F4B"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605401" w:rsidRPr="00C87244">
        <w:rPr>
          <w:lang w:val="en-US"/>
        </w:rPr>
        <w:t>(</w:t>
      </w:r>
      <w:r w:rsidR="00605401">
        <w:rPr>
          <w:noProof/>
          <w:lang w:val="en-US"/>
        </w:rPr>
        <w:t>15</w:t>
      </w:r>
      <w:r w:rsidR="00605401"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385A4027"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20C5BA68"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9</w:t>
            </w:r>
            <w:r w:rsidR="008466D9" w:rsidRPr="00C87244">
              <w:rPr>
                <w:lang w:val="en-US"/>
              </w:rPr>
              <w:fldChar w:fldCharType="end"/>
            </w:r>
            <w:bookmarkEnd w:id="75"/>
            <w:r w:rsidRPr="00C87244">
              <w:rPr>
                <w:lang w:val="en-US"/>
              </w:rPr>
              <w:t>)</w:t>
            </w:r>
          </w:p>
        </w:tc>
      </w:tr>
    </w:tbl>
    <w:p w14:paraId="608EDDE5" w14:textId="78A989D6"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605401" w:rsidRPr="00C87244">
        <w:rPr>
          <w:lang w:val="en-US"/>
        </w:rPr>
        <w:t>(</w:t>
      </w:r>
      <w:r w:rsidR="00605401">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2B354286"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05401" w:rsidRPr="00C87244">
        <w:rPr>
          <w:lang w:val="en-US"/>
        </w:rPr>
        <w:t>(</w:t>
      </w:r>
      <w:r w:rsidR="00605401">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05401" w:rsidRPr="00C87244">
        <w:rPr>
          <w:lang w:val="en-US"/>
        </w:rPr>
        <w:t>(</w:t>
      </w:r>
      <w:r w:rsidR="00605401">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0E999AF8"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605401" w:rsidRPr="00C87244">
        <w:rPr>
          <w:lang w:val="en-US"/>
        </w:rPr>
        <w:t>(</w:t>
      </w:r>
      <w:r w:rsidR="00605401">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605401" w:rsidRPr="00C87244">
        <w:rPr>
          <w:lang w:val="en-US"/>
        </w:rPr>
        <w:t>(</w:t>
      </w:r>
      <w:r w:rsidR="00605401">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605401" w:rsidRPr="00C87244">
        <w:rPr>
          <w:lang w:val="en-US"/>
        </w:rPr>
        <w:t>(</w:t>
      </w:r>
      <w:r w:rsidR="00605401">
        <w:rPr>
          <w:noProof/>
          <w:lang w:val="en-US"/>
        </w:rPr>
        <w:t>19</w:t>
      </w:r>
      <w:r w:rsidR="00FA196F">
        <w:rPr>
          <w:lang w:val="en-US"/>
        </w:rPr>
        <w:fldChar w:fldCharType="end"/>
      </w:r>
      <w:r w:rsidR="00FA196F">
        <w:rPr>
          <w:lang w:val="en-US"/>
        </w:rPr>
        <w:t xml:space="preserve">) needs to be solved three times: for the valence band, conduction band, and total electronic ensemble, to </w:t>
      </w:r>
      <w:proofErr w:type="gramStart"/>
      <w:r w:rsidR="00FA196F">
        <w:rPr>
          <w:lang w:val="en-US"/>
        </w:rPr>
        <w:t>defined</w:t>
      </w:r>
      <w:proofErr w:type="gramEnd"/>
      <w:r w:rsidR="00FA196F">
        <w:rPr>
          <w:lang w:val="en-US"/>
        </w:rPr>
        <w:t xml:space="preserve">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30296AEF"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0</w:t>
            </w:r>
            <w:r w:rsidR="008466D9" w:rsidRPr="00C87244">
              <w:rPr>
                <w:lang w:val="en-US"/>
              </w:rPr>
              <w:fldChar w:fldCharType="end"/>
            </w:r>
            <w:r w:rsidRPr="00C87244">
              <w:rPr>
                <w:lang w:val="en-US"/>
              </w:rPr>
              <w:t>)</w:t>
            </w:r>
          </w:p>
        </w:tc>
      </w:tr>
    </w:tbl>
    <w:p w14:paraId="380E2FB7" w14:textId="2DCDDED5"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605401">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0F81160A"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w:t>
      </w:r>
      <w:proofErr w:type="spellStart"/>
      <w:r>
        <w:rPr>
          <w:rFonts w:eastAsiaTheme="minorEastAsia"/>
          <w:lang w:val="en-US"/>
        </w:rPr>
        <w:t>maxwellian</w:t>
      </w:r>
      <w:proofErr w:type="spellEnd"/>
      <w:r>
        <w:rPr>
          <w:rFonts w:eastAsiaTheme="minorEastAsia"/>
          <w:lang w:val="en-US"/>
        </w:rPr>
        <w:t xml:space="preserve">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5CCD8B99"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2</w:t>
            </w:r>
            <w:r w:rsidR="008466D9" w:rsidRPr="00C87244">
              <w:rPr>
                <w:lang w:val="en-US"/>
              </w:rPr>
              <w:fldChar w:fldCharType="end"/>
            </w:r>
            <w:bookmarkEnd w:id="83"/>
            <w:r w:rsidRPr="00C87244">
              <w:rPr>
                <w:lang w:val="en-US"/>
              </w:rPr>
              <w:t>)</w:t>
            </w:r>
          </w:p>
        </w:tc>
      </w:tr>
    </w:tbl>
    <w:p w14:paraId="4B97D592" w14:textId="473516FF"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605401" w:rsidRPr="00C87244">
        <w:rPr>
          <w:lang w:val="en-US"/>
        </w:rPr>
        <w:t>(</w:t>
      </w:r>
      <w:r w:rsidR="00605401">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6B185C94"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605401" w:rsidRPr="00C87244">
        <w:rPr>
          <w:lang w:val="en-US"/>
        </w:rPr>
        <w:t>(</w:t>
      </w:r>
      <w:r w:rsidR="00605401">
        <w:rPr>
          <w:noProof/>
          <w:lang w:val="en-US"/>
        </w:rPr>
        <w:t>22</w:t>
      </w:r>
      <w:r w:rsidR="00733F53" w:rsidRPr="00C87244">
        <w:rPr>
          <w:lang w:val="en-US"/>
        </w:rPr>
        <w:fldChar w:fldCharType="end"/>
      </w:r>
      <w:r w:rsidR="00733F53" w:rsidRPr="00C87244">
        <w:rPr>
          <w:lang w:val="en-US"/>
        </w:rPr>
        <w:t>).</w:t>
      </w:r>
    </w:p>
    <w:p w14:paraId="3ED4125A" w14:textId="20059FC7"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605401" w:rsidRPr="00C87244">
        <w:rPr>
          <w:lang w:val="en-US"/>
        </w:rPr>
        <w:t>(</w:t>
      </w:r>
      <w:r w:rsidR="00605401">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w:t>
      </w:r>
      <w:proofErr w:type="gramStart"/>
      <w:r w:rsidRPr="00C87244">
        <w:rPr>
          <w:lang w:val="en-US"/>
        </w:rPr>
        <w:t>particular parameterization</w:t>
      </w:r>
      <w:proofErr w:type="gramEnd"/>
      <w:r w:rsidRPr="00C87244">
        <w:rPr>
          <w:lang w:val="en-US"/>
        </w:rPr>
        <w:t>;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0E2BB24F"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1097C26B"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643B6294"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2538E2D5"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0CD0824D"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605401">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605401">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605401">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77C698AD"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703EC37F"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05401" w:rsidRPr="00C87244">
        <w:rPr>
          <w:lang w:val="en-US"/>
        </w:rPr>
        <w:t>(</w:t>
      </w:r>
      <w:r w:rsidR="00605401">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05401" w:rsidRPr="00C87244">
        <w:rPr>
          <w:lang w:val="en-US"/>
        </w:rPr>
        <w:t>(</w:t>
      </w:r>
      <w:r w:rsidR="00605401">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2B503C99"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605401">
        <w:rPr>
          <w:rFonts w:cstheme="minorHAnsi"/>
          <w:lang w:val="en-US"/>
        </w:rPr>
        <w:t>V.5</w:t>
      </w:r>
      <w:r w:rsidRPr="00C87244">
        <w:rPr>
          <w:rFonts w:cstheme="minorHAnsi"/>
          <w:lang w:val="en-US"/>
        </w:rPr>
        <w:fldChar w:fldCharType="end"/>
      </w:r>
      <w:r w:rsidRPr="00C87244">
        <w:rPr>
          <w:rFonts w:cstheme="minorHAnsi"/>
          <w:lang w:val="en-US"/>
        </w:rPr>
        <w:t>.</w:t>
      </w:r>
    </w:p>
    <w:p w14:paraId="7B31C675" w14:textId="1393C2A7"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05401" w:rsidRPr="00C87244">
        <w:rPr>
          <w:lang w:val="en-US"/>
        </w:rPr>
        <w:t>(</w:t>
      </w:r>
      <w:r w:rsidR="00605401">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605401" w:rsidRPr="00C87244">
        <w:rPr>
          <w:lang w:val="en-US"/>
        </w:rPr>
        <w:t>(</w:t>
      </w:r>
      <w:r w:rsidR="00605401">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43CF2C46"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xml:space="preserve">. The difference </w:t>
      </w:r>
      <w:proofErr w:type="gramStart"/>
      <w:r w:rsidRPr="00C87244">
        <w:rPr>
          <w:lang w:val="en-US"/>
        </w:rPr>
        <w:t>is,</w:t>
      </w:r>
      <w:proofErr w:type="gramEnd"/>
      <w:r w:rsidRPr="00C87244">
        <w:rPr>
          <w:lang w:val="en-US"/>
        </w:rPr>
        <w:t xml:space="preserve">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05401" w:rsidRPr="00C87244">
        <w:rPr>
          <w:lang w:val="en-US"/>
        </w:rPr>
        <w:t>(</w:t>
      </w:r>
      <w:r w:rsidR="00605401">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4DD3BB47"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605401">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605401">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605401">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C9D0F48"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24BB57F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03021ED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6A1260AF"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lastRenderedPageBreak/>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412C4A4B"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32</w:t>
            </w:r>
            <w:r w:rsidR="008466D9" w:rsidRPr="00C87244">
              <w:rPr>
                <w:lang w:val="en-US"/>
              </w:rPr>
              <w:fldChar w:fldCharType="end"/>
            </w:r>
            <w:bookmarkEnd w:id="127"/>
            <w:r w:rsidRPr="00C87244">
              <w:rPr>
                <w:lang w:val="en-US"/>
              </w:rPr>
              <w:t>)</w:t>
            </w:r>
          </w:p>
        </w:tc>
      </w:tr>
    </w:tbl>
    <w:p w14:paraId="4FA5553E" w14:textId="7B8D2629"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605401" w:rsidRPr="00C87244">
        <w:rPr>
          <w:lang w:val="en-US"/>
        </w:rPr>
        <w:t>(</w:t>
      </w:r>
      <w:r w:rsidR="00605401">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2F00D1AE"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33</w:t>
            </w:r>
            <w:r w:rsidR="008466D9" w:rsidRPr="00C87244">
              <w:rPr>
                <w:lang w:val="en-US"/>
              </w:rPr>
              <w:fldChar w:fldCharType="end"/>
            </w:r>
            <w:bookmarkEnd w:id="131"/>
            <w:r w:rsidRPr="00C87244">
              <w:rPr>
                <w:lang w:val="en-US"/>
              </w:rPr>
              <w:t>)</w:t>
            </w:r>
          </w:p>
        </w:tc>
      </w:tr>
    </w:tbl>
    <w:p w14:paraId="74A9D57D" w14:textId="241DBF75"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05401" w:rsidRPr="00C87244">
        <w:rPr>
          <w:lang w:val="en-US"/>
        </w:rPr>
        <w:t>(</w:t>
      </w:r>
      <w:r w:rsidR="00605401">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33ABD64C"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05401" w:rsidRPr="00C87244">
        <w:rPr>
          <w:lang w:val="en-US"/>
        </w:rPr>
        <w:t>(</w:t>
      </w:r>
      <w:r w:rsidR="00605401">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497A12BA"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w:t>
      </w:r>
      <w:proofErr w:type="spellStart"/>
      <w:r w:rsidR="004D1C55">
        <w:rPr>
          <w:lang w:val="en-US"/>
        </w:rPr>
        <w:t>Lagrangian</w:t>
      </w:r>
      <w:proofErr w:type="spellEnd"/>
      <w:r w:rsidR="004D1C55">
        <w:rPr>
          <w:lang w:val="en-US"/>
        </w:rPr>
        <w:t xml:space="preserve">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14CEC17C"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517E7192"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6C3B2E5B"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 xml:space="preserve">derived from the </w:t>
      </w:r>
      <w:proofErr w:type="spellStart"/>
      <w:r w:rsidR="00981614">
        <w:rPr>
          <w:rFonts w:eastAsiaTheme="minorEastAsia"/>
          <w:lang w:val="en-US"/>
        </w:rPr>
        <w:t>Lagrangian</w:t>
      </w:r>
      <w:proofErr w:type="spellEnd"/>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605401" w:rsidRPr="00C87244">
        <w:rPr>
          <w:lang w:val="en-US"/>
        </w:rPr>
        <w:t>(</w:t>
      </w:r>
      <w:r w:rsidR="00605401">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50F5E8E1"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52F6B568"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55177010"/>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55177011"/>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55177012"/>
      <w:r w:rsidRPr="00C87244">
        <w:rPr>
          <w:lang w:val="en-US"/>
        </w:rPr>
        <w:t>Electronic structure</w:t>
      </w:r>
      <w:bookmarkEnd w:id="143"/>
      <w:bookmarkEnd w:id="144"/>
      <w:bookmarkEnd w:id="145"/>
    </w:p>
    <w:p w14:paraId="250D2A79" w14:textId="2CB147E5"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605401" w:rsidRPr="00C87244">
        <w:rPr>
          <w:lang w:val="en-US"/>
        </w:rPr>
        <w:t>(</w:t>
      </w:r>
      <w:r w:rsidR="00605401">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xml:space="preserve">. The </w:t>
      </w:r>
      <w:proofErr w:type="gramStart"/>
      <w:r w:rsidR="00A36C29">
        <w:rPr>
          <w:lang w:val="en-US"/>
        </w:rPr>
        <w:t>particular number</w:t>
      </w:r>
      <w:proofErr w:type="gramEnd"/>
      <w:r w:rsidR="00A36C29">
        <w:rPr>
          <w:lang w:val="en-US"/>
        </w:rPr>
        <w:t xml:space="preserve">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55177013"/>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55177014"/>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Toc155177015"/>
      <w:bookmarkStart w:id="155" w:name="_Ref155774371"/>
      <w:bookmarkStart w:id="156" w:name="_Ref156648021"/>
      <w:r w:rsidRPr="00C87244">
        <w:rPr>
          <w:lang w:val="en-US"/>
        </w:rPr>
        <w:t>Temperatures, electronic and atomic</w:t>
      </w:r>
      <w:bookmarkEnd w:id="152"/>
      <w:bookmarkEnd w:id="153"/>
      <w:bookmarkEnd w:id="154"/>
      <w:bookmarkEnd w:id="155"/>
      <w:bookmarkEnd w:id="156"/>
    </w:p>
    <w:p w14:paraId="65ABA0F7" w14:textId="6FEE6394" w:rsidR="00B703D5" w:rsidRPr="00C87244" w:rsidRDefault="00416E23" w:rsidP="00B703D5">
      <w:pPr>
        <w:rPr>
          <w:lang w:val="en-US"/>
        </w:rPr>
      </w:pPr>
      <w:r>
        <w:rPr>
          <w:lang w:val="en-US"/>
        </w:rPr>
        <w:t>The e</w:t>
      </w:r>
      <w:r w:rsidR="00B703D5" w:rsidRPr="00C87244">
        <w:rPr>
          <w:lang w:val="en-US"/>
        </w:rPr>
        <w:t xml:space="preserve">lectron temperature is used as the kinetic or equivalent temperature defined by </w:t>
      </w:r>
      <w:proofErr w:type="spellStart"/>
      <w:r w:rsidR="00B703D5" w:rsidRPr="00C87244">
        <w:rPr>
          <w:lang w:val="en-US"/>
        </w:rPr>
        <w:t>Eqs</w:t>
      </w:r>
      <w:proofErr w:type="spellEnd"/>
      <w:r w:rsidR="00B703D5" w:rsidRPr="00C87244">
        <w:rPr>
          <w:lang w:val="en-US"/>
        </w:rPr>
        <w:t>.</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605401" w:rsidRPr="00C87244">
        <w:rPr>
          <w:lang w:val="en-US"/>
        </w:rPr>
        <w:t>(</w:t>
      </w:r>
      <w:r w:rsidR="00605401">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0ADE385E"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39</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7F4A2F18" w:rsidR="00DA2F67" w:rsidRPr="00C87244" w:rsidRDefault="00DA2F67" w:rsidP="00C943D3">
            <w:pPr>
              <w:spacing w:line="360" w:lineRule="auto"/>
              <w:ind w:left="337"/>
              <w:rPr>
                <w:rFonts w:asciiTheme="minorHAnsi" w:hAnsiTheme="minorHAnsi" w:cstheme="minorHAnsi"/>
                <w:lang w:val="en-US"/>
              </w:rPr>
            </w:pPr>
            <w:bookmarkStart w:id="157"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0</w:t>
            </w:r>
            <w:r w:rsidRPr="00C87244">
              <w:rPr>
                <w:lang w:val="en-US"/>
              </w:rPr>
              <w:fldChar w:fldCharType="end"/>
            </w:r>
            <w:bookmarkEnd w:id="157"/>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1883A361"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1009C4CC" w:rsidR="008D1950" w:rsidRPr="00C87244" w:rsidRDefault="008D1950" w:rsidP="00A44230">
            <w:pPr>
              <w:spacing w:line="360" w:lineRule="auto"/>
              <w:ind w:left="337"/>
              <w:rPr>
                <w:rFonts w:asciiTheme="minorHAnsi" w:hAnsiTheme="minorHAnsi" w:cstheme="minorHAnsi"/>
                <w:lang w:val="en-US"/>
              </w:rPr>
            </w:pPr>
            <w:bookmarkStart w:id="158"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2</w:t>
            </w:r>
            <w:r w:rsidRPr="00C87244">
              <w:rPr>
                <w:lang w:val="en-US"/>
              </w:rPr>
              <w:fldChar w:fldCharType="end"/>
            </w:r>
            <w:bookmarkEnd w:id="158"/>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74608322" w:rsidR="008D1950" w:rsidRPr="00C87244" w:rsidRDefault="008D1950" w:rsidP="00A44230">
            <w:pPr>
              <w:spacing w:line="360" w:lineRule="auto"/>
              <w:ind w:left="337"/>
              <w:rPr>
                <w:rFonts w:asciiTheme="minorHAnsi" w:hAnsiTheme="minorHAnsi" w:cstheme="minorHAnsi"/>
                <w:lang w:val="en-US"/>
              </w:rPr>
            </w:pPr>
            <w:bookmarkStart w:id="159"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3</w:t>
            </w:r>
            <w:r w:rsidRPr="00C87244">
              <w:rPr>
                <w:lang w:val="en-US"/>
              </w:rPr>
              <w:fldChar w:fldCharType="end"/>
            </w:r>
            <w:bookmarkEnd w:id="159"/>
            <w:r w:rsidRPr="00C87244">
              <w:rPr>
                <w:lang w:val="en-US"/>
              </w:rPr>
              <w:t>)</w:t>
            </w:r>
          </w:p>
        </w:tc>
      </w:tr>
    </w:tbl>
    <w:p w14:paraId="6A99CF7A" w14:textId="006E6C6D"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proofErr w:type="spellStart"/>
      <w:r>
        <w:rPr>
          <w:rFonts w:eastAsiaTheme="minorEastAsia"/>
          <w:lang w:val="en-US"/>
        </w:rPr>
        <w:t>Eqs</w:t>
      </w:r>
      <w:proofErr w:type="spellEnd"/>
      <w:r>
        <w:rPr>
          <w:rFonts w:eastAsiaTheme="minorEastAsia"/>
          <w:lang w:val="en-US"/>
        </w:rPr>
        <w:t>.</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605401" w:rsidRPr="00C87244">
        <w:rPr>
          <w:lang w:val="en-US"/>
        </w:rPr>
        <w:t>(</w:t>
      </w:r>
      <w:r w:rsidR="00605401">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605401" w:rsidRPr="00C87244">
        <w:rPr>
          <w:lang w:val="en-US"/>
        </w:rPr>
        <w:t>(</w:t>
      </w:r>
      <w:r w:rsidR="00605401">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6A621CEF" w:rsidR="00814D98" w:rsidRPr="00C87244" w:rsidRDefault="00814D98" w:rsidP="00A44230">
            <w:pPr>
              <w:spacing w:line="360" w:lineRule="auto"/>
              <w:ind w:left="337"/>
              <w:rPr>
                <w:rFonts w:asciiTheme="minorHAnsi" w:hAnsiTheme="minorHAnsi" w:cstheme="minorHAnsi"/>
                <w:lang w:val="en-US"/>
              </w:rPr>
            </w:pPr>
            <w:bookmarkStart w:id="160"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4</w:t>
            </w:r>
            <w:r w:rsidRPr="00C87244">
              <w:rPr>
                <w:lang w:val="en-US"/>
              </w:rPr>
              <w:fldChar w:fldCharType="end"/>
            </w:r>
            <w:bookmarkEnd w:id="160"/>
            <w:r w:rsidRPr="00C87244">
              <w:rPr>
                <w:lang w:val="en-US"/>
              </w:rPr>
              <w:t>)</w:t>
            </w:r>
          </w:p>
        </w:tc>
      </w:tr>
    </w:tbl>
    <w:p w14:paraId="298EDD95" w14:textId="235C996A"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 xml:space="preserve">Note that the fluctuation of the energy enters </w:t>
      </w:r>
      <w:proofErr w:type="spellStart"/>
      <w:r w:rsidR="0030300A">
        <w:rPr>
          <w:rFonts w:eastAsiaTheme="minorEastAsia"/>
        </w:rPr>
        <w:t>Eqs</w:t>
      </w:r>
      <w:proofErr w:type="spellEnd"/>
      <w:r w:rsidR="0030300A">
        <w:rPr>
          <w:rFonts w:eastAsiaTheme="minorEastAsia"/>
        </w:rPr>
        <w:t>.</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605401" w:rsidRPr="00C87244">
        <w:rPr>
          <w:lang w:val="en-US"/>
        </w:rPr>
        <w:t>(</w:t>
      </w:r>
      <w:r w:rsidR="00605401">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w:t>
      </w:r>
      <w:proofErr w:type="spellStart"/>
      <w:r>
        <w:rPr>
          <w:rFonts w:eastAsiaTheme="minorEastAsia"/>
        </w:rPr>
        <w:t>Eqs</w:t>
      </w:r>
      <w:proofErr w:type="spellEnd"/>
      <w:r>
        <w:rPr>
          <w:rFonts w:eastAsiaTheme="minorEastAsia"/>
        </w:rPr>
        <w:t>.</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605401" w:rsidRPr="00C87244">
        <w:rPr>
          <w:lang w:val="en-US"/>
        </w:rPr>
        <w:t>(</w:t>
      </w:r>
      <w:r w:rsidR="00605401">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 xml:space="preserve">if the distribution is close to the </w:t>
      </w:r>
      <w:proofErr w:type="gramStart"/>
      <w:r>
        <w:rPr>
          <w:rFonts w:eastAsiaTheme="minorEastAsia"/>
          <w:lang w:val="en-US"/>
        </w:rPr>
        <w:t>Maxwellian, and</w:t>
      </w:r>
      <w:proofErr w:type="gramEnd"/>
      <w:r>
        <w:rPr>
          <w:rFonts w:eastAsiaTheme="minorEastAsia"/>
          <w:lang w:val="en-US"/>
        </w:rPr>
        <w:t xml:space="preserve">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602E1174" w:rsidR="001A57E1" w:rsidRPr="00C87244" w:rsidRDefault="001A57E1" w:rsidP="00C943D3">
            <w:pPr>
              <w:spacing w:line="360" w:lineRule="auto"/>
              <w:ind w:left="337"/>
              <w:rPr>
                <w:rFonts w:asciiTheme="minorHAnsi" w:hAnsiTheme="minorHAnsi" w:cstheme="minorHAnsi"/>
                <w:lang w:val="en-US"/>
              </w:rPr>
            </w:pPr>
            <w:bookmarkStart w:id="161"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5</w:t>
            </w:r>
            <w:r w:rsidRPr="00C87244">
              <w:rPr>
                <w:lang w:val="en-US"/>
              </w:rPr>
              <w:fldChar w:fldCharType="end"/>
            </w:r>
            <w:bookmarkEnd w:id="161"/>
            <w:r w:rsidRPr="00C87244">
              <w:rPr>
                <w:lang w:val="en-US"/>
              </w:rPr>
              <w:t>)</w:t>
            </w:r>
          </w:p>
        </w:tc>
      </w:tr>
    </w:tbl>
    <w:p w14:paraId="33504225" w14:textId="657C6744"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605401" w:rsidRPr="00C87244">
        <w:rPr>
          <w:lang w:val="en-US"/>
        </w:rPr>
        <w:t>(</w:t>
      </w:r>
      <w:r w:rsidR="00605401">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44E3244B" w:rsidR="001A57E1" w:rsidRPr="00C87244" w:rsidRDefault="001A57E1" w:rsidP="00C943D3">
            <w:pPr>
              <w:spacing w:line="360" w:lineRule="auto"/>
              <w:ind w:left="337"/>
              <w:rPr>
                <w:rFonts w:asciiTheme="minorHAnsi" w:hAnsiTheme="minorHAnsi" w:cstheme="minorHAnsi"/>
                <w:lang w:val="en-US"/>
              </w:rPr>
            </w:pPr>
            <w:bookmarkStart w:id="162"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6</w:t>
            </w:r>
            <w:r w:rsidRPr="00C87244">
              <w:rPr>
                <w:lang w:val="en-US"/>
              </w:rPr>
              <w:fldChar w:fldCharType="end"/>
            </w:r>
            <w:bookmarkEnd w:id="162"/>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68B3B73A"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605401" w:rsidRPr="00C87244">
        <w:rPr>
          <w:lang w:val="en-US"/>
        </w:rPr>
        <w:t>(</w:t>
      </w:r>
      <w:r w:rsidR="00605401">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3B7337E1" w:rsidR="00200A1E" w:rsidRPr="00C87244" w:rsidRDefault="00200A1E" w:rsidP="00C943D3">
            <w:pPr>
              <w:spacing w:line="360" w:lineRule="auto"/>
              <w:ind w:left="337"/>
              <w:rPr>
                <w:rFonts w:asciiTheme="minorHAnsi" w:hAnsiTheme="minorHAnsi" w:cstheme="minorHAnsi"/>
                <w:lang w:val="en-US"/>
              </w:rPr>
            </w:pPr>
            <w:bookmarkStart w:id="163"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7</w:t>
            </w:r>
            <w:r w:rsidRPr="00C87244">
              <w:rPr>
                <w:lang w:val="en-US"/>
              </w:rPr>
              <w:fldChar w:fldCharType="end"/>
            </w:r>
            <w:bookmarkEnd w:id="163"/>
            <w:r w:rsidRPr="00C87244">
              <w:rPr>
                <w:lang w:val="en-US"/>
              </w:rPr>
              <w:t>)</w:t>
            </w:r>
          </w:p>
        </w:tc>
      </w:tr>
    </w:tbl>
    <w:p w14:paraId="383D3578" w14:textId="5C255D4F"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w:t>
      </w:r>
      <w:proofErr w:type="spellStart"/>
      <w:r w:rsidR="008145DD" w:rsidRPr="004B0273">
        <w:rPr>
          <w:lang w:val="en-US"/>
        </w:rPr>
        <w:t>Eq</w:t>
      </w:r>
      <w:r w:rsidR="00954CBA" w:rsidRPr="004B0273">
        <w:rPr>
          <w:lang w:val="en-US"/>
        </w:rPr>
        <w:t>s</w:t>
      </w:r>
      <w:proofErr w:type="spellEnd"/>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605401" w:rsidRPr="00C87244">
        <w:rPr>
          <w:lang w:val="en-US"/>
        </w:rPr>
        <w:t>(</w:t>
      </w:r>
      <w:r w:rsidR="00605401">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605401" w:rsidRPr="00C87244">
        <w:rPr>
          <w:lang w:val="en-US"/>
        </w:rPr>
        <w:t>(</w:t>
      </w:r>
      <w:r w:rsidR="00605401">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096B634D" w:rsidR="00475AA0" w:rsidRPr="00C87244" w:rsidRDefault="00475AA0" w:rsidP="004727AC">
            <w:pPr>
              <w:spacing w:line="360" w:lineRule="auto"/>
              <w:ind w:left="337"/>
              <w:rPr>
                <w:rFonts w:asciiTheme="minorHAnsi" w:hAnsiTheme="minorHAnsi" w:cstheme="minorHAnsi"/>
                <w:lang w:val="en-US"/>
              </w:rPr>
            </w:pPr>
            <w:bookmarkStart w:id="164"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8</w:t>
            </w:r>
            <w:r w:rsidRPr="00C87244">
              <w:rPr>
                <w:lang w:val="en-US"/>
              </w:rPr>
              <w:fldChar w:fldCharType="end"/>
            </w:r>
            <w:bookmarkEnd w:id="164"/>
            <w:r w:rsidRPr="00C87244">
              <w:rPr>
                <w:lang w:val="en-US"/>
              </w:rPr>
              <w:t>)</w:t>
            </w:r>
          </w:p>
        </w:tc>
      </w:tr>
    </w:tbl>
    <w:p w14:paraId="1BF002EB" w14:textId="345AF338"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605401" w:rsidRPr="00C87244">
        <w:rPr>
          <w:lang w:val="en-US"/>
        </w:rPr>
        <w:t>(</w:t>
      </w:r>
      <w:r w:rsidR="00605401">
        <w:rPr>
          <w:noProof/>
          <w:lang w:val="en-US"/>
        </w:rPr>
        <w:t>48</w:t>
      </w:r>
      <w:r>
        <w:rPr>
          <w:lang w:val="en-US"/>
        </w:rPr>
        <w:fldChar w:fldCharType="end"/>
      </w:r>
      <w:r>
        <w:rPr>
          <w:lang w:val="en-US"/>
        </w:rPr>
        <w:t>) is a contribution of the potential energy in the pressure (</w:t>
      </w:r>
      <w:proofErr w:type="spellStart"/>
      <w:r w:rsidRPr="00DA3641">
        <w:rPr>
          <w:i/>
          <w:iCs/>
          <w:lang w:val="en-US"/>
        </w:rPr>
        <w:t>P</w:t>
      </w:r>
      <w:r w:rsidRPr="00DA3641">
        <w:rPr>
          <w:i/>
          <w:iCs/>
          <w:vertAlign w:val="subscript"/>
          <w:lang w:val="en-US"/>
        </w:rPr>
        <w:t>pot</w:t>
      </w:r>
      <w:proofErr w:type="spellEnd"/>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1BC19598"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9</w:t>
            </w:r>
            <w:r w:rsidRPr="00C87244">
              <w:rPr>
                <w:lang w:val="en-US"/>
              </w:rPr>
              <w:fldChar w:fldCharType="end"/>
            </w:r>
            <w:r w:rsidRPr="00C87244">
              <w:rPr>
                <w:lang w:val="en-US"/>
              </w:rPr>
              <w:t>)</w:t>
            </w:r>
          </w:p>
        </w:tc>
      </w:tr>
    </w:tbl>
    <w:p w14:paraId="33085B6F" w14:textId="4A6A21E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 thus providing another check for equilibrium in the system – this time, equilibration between the kinetic and potential energies. </w:t>
      </w:r>
    </w:p>
    <w:p w14:paraId="7AD0547B" w14:textId="04E2ED11" w:rsidR="00707172" w:rsidRPr="004B0273" w:rsidRDefault="00707172" w:rsidP="00707172">
      <w:pPr>
        <w:rPr>
          <w:rFonts w:eastAsiaTheme="minorEastAsia"/>
          <w:lang w:val="en-US"/>
        </w:rPr>
      </w:pPr>
      <w:r>
        <w:rPr>
          <w:lang w:val="en-US"/>
        </w:rPr>
        <w:t xml:space="preserve">Additional measure of the temperature in the configurational (real) space can be used as the so-called </w:t>
      </w:r>
      <w:r w:rsidRPr="00707172">
        <w:rPr>
          <w:i/>
          <w:iCs/>
          <w:lang w:val="en-US"/>
        </w:rPr>
        <w:t>configurational temperature</w:t>
      </w:r>
      <w:r>
        <w:rPr>
          <w:lang w:val="en-US"/>
        </w:rPr>
        <w:t xml:space="preserve"> </w:t>
      </w:r>
      <w:r>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Pr>
          <w:lang w:val="en-US"/>
        </w:rPr>
        <w:fldChar w:fldCharType="separate"/>
      </w:r>
      <w:r w:rsidRPr="00707172">
        <w:rPr>
          <w:noProof/>
          <w:lang w:val="en-US"/>
        </w:rPr>
        <w:t>[64]</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01586DC"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hAnsi="Cambria Math" w:cstheme="minorHAnsi"/>
                        <w:i/>
                        <w:sz w:val="22"/>
                        <w:lang w:val="en-US"/>
                      </w:rPr>
                    </m:ctrlPr>
                  </m:fPr>
                  <m:num>
                    <m:d>
                      <m:dPr>
                        <m:begChr m:val="〈"/>
                        <m:endChr m:val="〉"/>
                        <m:ctrlPr>
                          <w:rPr>
                            <w:rFonts w:ascii="Cambria Math" w:hAnsi="Cambria Math" w:cstheme="minorHAnsi"/>
                            <w:i/>
                            <w:sz w:val="22"/>
                            <w:lang w:val="en-US"/>
                          </w:rPr>
                        </m:ctrlPr>
                      </m:dPr>
                      <m:e>
                        <m:sSup>
                          <m:sSupPr>
                            <m:ctrlPr>
                              <w:rPr>
                                <w:rFonts w:ascii="Cambria Math" w:hAnsi="Cambria Math" w:cstheme="minorHAnsi"/>
                                <w:i/>
                                <w:sz w:val="22"/>
                                <w:lang w:val="en-US"/>
                              </w:rPr>
                            </m:ctrlPr>
                          </m:sSupPr>
                          <m:e>
                            <m:r>
                              <w:rPr>
                                <w:rFonts w:ascii="Cambria Math" w:hAnsi="Cambria Math" w:cstheme="minorHAnsi"/>
                                <w:sz w:val="22"/>
                                <w:lang w:val="en-US"/>
                              </w:rPr>
                              <m:t>F</m:t>
                            </m:r>
                          </m:e>
                          <m:sup>
                            <m:r>
                              <w:rPr>
                                <w:rFonts w:ascii="Cambria Math" w:hAnsi="Cambria Math" w:cstheme="minorHAnsi"/>
                                <w:sz w:val="22"/>
                                <w:lang w:val="en-US"/>
                              </w:rPr>
                              <m:t>2</m:t>
                            </m:r>
                          </m:sup>
                        </m:sSup>
                      </m:e>
                    </m:d>
                  </m:num>
                  <m:den>
                    <m:d>
                      <m:dPr>
                        <m:begChr m:val="〈"/>
                        <m:endChr m:val="〉"/>
                        <m:ctrlPr>
                          <w:rPr>
                            <w:rFonts w:ascii="Cambria Math" w:hAnsi="Cambria Math" w:cstheme="minorHAnsi"/>
                            <w:i/>
                            <w:sz w:val="22"/>
                            <w:lang w:val="en-US"/>
                          </w:rPr>
                        </m:ctrlPr>
                      </m:dPr>
                      <m:e>
                        <m:r>
                          <m:rPr>
                            <m:sty m:val="p"/>
                          </m:rPr>
                          <w:rPr>
                            <w:rFonts w:ascii="Cambria Math" w:hAnsi="Cambria Math" w:cstheme="minorHAnsi"/>
                            <w:sz w:val="22"/>
                            <w:lang w:val="en-US"/>
                          </w:rPr>
                          <m:t>∇</m:t>
                        </m:r>
                        <m:r>
                          <w:rPr>
                            <w:rFonts w:ascii="Cambria Math" w:hAnsi="Cambria Math" w:cstheme="minorHAnsi"/>
                            <w:sz w:val="22"/>
                            <w:lang w:val="en-US"/>
                          </w:rPr>
                          <m:t>F</m:t>
                        </m:r>
                      </m:e>
                    </m:d>
                  </m:den>
                </m:f>
                <m:r>
                  <w:rPr>
                    <w:rFonts w:ascii="Cambria Math" w:eastAsia="Times New Roman" w:hAnsi="Cambria Math" w:cstheme="minorHAnsi"/>
                    <w:lang w:val="en-US"/>
                  </w:rPr>
                  <m:t xml:space="preserve"> ,</m:t>
                </m:r>
              </m:oMath>
            </m:oMathPara>
          </w:p>
        </w:tc>
        <w:tc>
          <w:tcPr>
            <w:tcW w:w="882" w:type="pct"/>
            <w:vAlign w:val="center"/>
          </w:tcPr>
          <w:p w14:paraId="044DA534" w14:textId="4B5FE656" w:rsidR="00707172" w:rsidRPr="00C87244" w:rsidRDefault="00707172" w:rsidP="00467E82">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50</w:t>
            </w:r>
            <w:r w:rsidRPr="00C87244">
              <w:rPr>
                <w:lang w:val="en-US"/>
              </w:rPr>
              <w:fldChar w:fldCharType="end"/>
            </w:r>
            <w:r w:rsidRPr="00C87244">
              <w:rPr>
                <w:lang w:val="en-US"/>
              </w:rPr>
              <w:t>)</w:t>
            </w:r>
          </w:p>
        </w:tc>
      </w:tr>
    </w:tbl>
    <w:p w14:paraId="11BDEBD8" w14:textId="7DF2DC56" w:rsidR="00991960" w:rsidRDefault="00991960" w:rsidP="00A915D4">
      <w:pPr>
        <w:rPr>
          <w:lang w:val="en-US"/>
        </w:rPr>
      </w:pPr>
      <w:r>
        <w:rPr>
          <w:lang w:val="en-US"/>
        </w:rPr>
        <w:t xml:space="preserve">Note that in practice, configurational temperature may exhibit stronger fluctuations than the kinetic temperature, and for a meaningful comparison it may require averaging over some </w:t>
      </w:r>
      <w:proofErr w:type="gramStart"/>
      <w:r>
        <w:rPr>
          <w:lang w:val="en-US"/>
        </w:rPr>
        <w:t>period of time</w:t>
      </w:r>
      <w:proofErr w:type="gramEnd"/>
      <w:r>
        <w:rPr>
          <w:lang w:val="en-US"/>
        </w:rPr>
        <w:t>.</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proofErr w:type="gramStart"/>
      <w:r>
        <w:rPr>
          <w:rFonts w:eastAsiaTheme="minorEastAsia"/>
          <w:lang w:val="en-US"/>
        </w:rPr>
        <w:lastRenderedPageBreak/>
        <w:t>All of</w:t>
      </w:r>
      <w:proofErr w:type="gramEnd"/>
      <w:r>
        <w:rPr>
          <w:rFonts w:eastAsiaTheme="minorEastAsia"/>
          <w:lang w:val="en-US"/>
        </w:rPr>
        <w:t xml:space="preserve">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5" w:name="_Toc136796788"/>
      <w:bookmarkStart w:id="166" w:name="_Toc138149162"/>
      <w:bookmarkStart w:id="167" w:name="_Toc155177016"/>
      <w:r w:rsidRPr="00C87244">
        <w:rPr>
          <w:lang w:val="en-US"/>
        </w:rPr>
        <w:t>Energy balance and conservation</w:t>
      </w:r>
      <w:bookmarkEnd w:id="165"/>
      <w:bookmarkEnd w:id="166"/>
      <w:bookmarkEnd w:id="167"/>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8" w:name="_Toc136796789"/>
      <w:bookmarkStart w:id="169" w:name="_Toc138149163"/>
      <w:bookmarkStart w:id="170" w:name="_Toc155177017"/>
      <w:r w:rsidRPr="00C87244">
        <w:rPr>
          <w:lang w:val="en-US"/>
        </w:rPr>
        <w:t>Pressure and stress tensor</w:t>
      </w:r>
      <w:bookmarkEnd w:id="168"/>
      <w:bookmarkEnd w:id="169"/>
      <w:bookmarkEnd w:id="170"/>
    </w:p>
    <w:p w14:paraId="3706391C" w14:textId="595AC444"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605401">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1" w:name="_Toc155177018"/>
      <w:r w:rsidRPr="00C87244">
        <w:rPr>
          <w:lang w:val="en-US"/>
        </w:rPr>
        <w:t>Electron</w:t>
      </w:r>
      <w:r>
        <w:rPr>
          <w:lang w:val="en-US"/>
        </w:rPr>
        <w:t>ic heat capacity</w:t>
      </w:r>
      <w:bookmarkEnd w:id="171"/>
    </w:p>
    <w:p w14:paraId="329341B4" w14:textId="5CCD023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07172">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6E6AA98C"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51</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24673CE2"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52</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2" w:name="_Toc136796790"/>
      <w:bookmarkStart w:id="173" w:name="_Toc138149164"/>
      <w:bookmarkStart w:id="174" w:name="_Toc155177019"/>
      <w:r w:rsidRPr="00C87244">
        <w:rPr>
          <w:lang w:val="en-US"/>
        </w:rPr>
        <w:t>Electron-ion (electron-phonon) coupling parameter</w:t>
      </w:r>
      <w:bookmarkEnd w:id="172"/>
      <w:bookmarkEnd w:id="173"/>
      <w:bookmarkEnd w:id="174"/>
    </w:p>
    <w:p w14:paraId="564B5E8D" w14:textId="78D8FB4D"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605401">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6BC4514C" w:rsidR="00B703D5" w:rsidRPr="00C87244" w:rsidRDefault="00B703D5" w:rsidP="00A24373">
            <w:pPr>
              <w:ind w:left="314"/>
              <w:rPr>
                <w:lang w:val="en-US"/>
              </w:rPr>
            </w:pPr>
            <w:bookmarkStart w:id="175"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53</w:t>
            </w:r>
            <w:r w:rsidR="008466D9" w:rsidRPr="00C87244">
              <w:rPr>
                <w:lang w:val="en-US"/>
              </w:rPr>
              <w:fldChar w:fldCharType="end"/>
            </w:r>
            <w:bookmarkEnd w:id="175"/>
            <w:r w:rsidRPr="00C87244">
              <w:rPr>
                <w:lang w:val="en-US"/>
              </w:rPr>
              <w:t>)</w:t>
            </w:r>
          </w:p>
        </w:tc>
      </w:tr>
    </w:tbl>
    <w:p w14:paraId="25A8C920" w14:textId="757EAD19"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605401" w:rsidRPr="00C87244">
        <w:rPr>
          <w:lang w:val="en-US"/>
        </w:rPr>
        <w:t xml:space="preserve">Figure </w:t>
      </w:r>
      <w:r w:rsidR="00605401">
        <w:rPr>
          <w:noProof/>
          <w:lang w:val="en-US"/>
        </w:rPr>
        <w:t>VI</w:t>
      </w:r>
      <w:r w:rsidR="00605401" w:rsidRPr="00C87244">
        <w:rPr>
          <w:lang w:val="en-US"/>
        </w:rPr>
        <w:t>.</w:t>
      </w:r>
      <w:r w:rsidR="00605401">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0717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5]"},"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35pt;height:193.9pt" o:ole="">
            <v:imagedata r:id="rId18" o:title="" croptop="2454f" cropbottom="3685f" cropleft="2935f" cropright="12889f"/>
          </v:shape>
          <o:OLEObject Type="Embed" ProgID="Origin50.Graph" ShapeID="_x0000_i1025" DrawAspect="Content" ObjectID="_1781956338" r:id="rId19"/>
        </w:object>
      </w:r>
    </w:p>
    <w:p w14:paraId="32AB9784" w14:textId="0E420F2D" w:rsidR="00B703D5" w:rsidRPr="00C87244" w:rsidRDefault="00B703D5" w:rsidP="00116748">
      <w:pPr>
        <w:pStyle w:val="Caption"/>
        <w:rPr>
          <w:lang w:val="en-US"/>
        </w:rPr>
      </w:pPr>
      <w:bookmarkStart w:id="176" w:name="_Ref138156563"/>
      <w:r w:rsidRPr="00C87244">
        <w:rPr>
          <w:lang w:val="en-US"/>
        </w:rPr>
        <w:t xml:space="preserve">Figure </w:t>
      </w:r>
      <w:bookmarkStart w:id="177"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605401">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w:t>
      </w:r>
      <w:r w:rsidR="00D77B92" w:rsidRPr="00C87244">
        <w:rPr>
          <w:lang w:val="en-US"/>
        </w:rPr>
        <w:fldChar w:fldCharType="end"/>
      </w:r>
      <w:bookmarkEnd w:id="176"/>
      <w:bookmarkEnd w:id="177"/>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0717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0717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0717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0717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0717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0717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0717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0717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0717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0717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8" w:name="_Toc136796791"/>
      <w:bookmarkStart w:id="179" w:name="_Toc138149165"/>
      <w:bookmarkStart w:id="180" w:name="_Toc155177020"/>
      <w:r w:rsidRPr="00C87244">
        <w:rPr>
          <w:lang w:val="en-US"/>
        </w:rPr>
        <w:t>Atomic structure and displacement</w:t>
      </w:r>
      <w:bookmarkEnd w:id="178"/>
      <w:bookmarkEnd w:id="179"/>
      <w:bookmarkEnd w:id="180"/>
    </w:p>
    <w:p w14:paraId="678E4A3A" w14:textId="7AB542E9"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0717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0717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0717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 xml:space="preserve">Note that OVITO supports extended XYZ format, which allows to visualize further parameters of the atomic system, such as </w:t>
      </w:r>
      <w:proofErr w:type="gramStart"/>
      <w:r>
        <w:rPr>
          <w:lang w:val="en-US"/>
        </w:rPr>
        <w:t>color coding</w:t>
      </w:r>
      <w:proofErr w:type="gramEnd"/>
      <w:r>
        <w:rPr>
          <w:lang w:val="en-US"/>
        </w:rPr>
        <w:t xml:space="preserve">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1" w:name="_Toc136796792"/>
      <w:bookmarkStart w:id="182" w:name="_Toc138149166"/>
      <w:bookmarkStart w:id="183" w:name="_Toc155177021"/>
      <w:r w:rsidRPr="00C87244">
        <w:rPr>
          <w:lang w:val="en-US"/>
        </w:rPr>
        <w:t>Pair correlation function</w:t>
      </w:r>
      <w:bookmarkEnd w:id="181"/>
      <w:bookmarkEnd w:id="182"/>
      <w:bookmarkEnd w:id="183"/>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02485147"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54</w:t>
            </w:r>
            <w:r w:rsidR="008466D9" w:rsidRPr="00C87244">
              <w:rPr>
                <w:lang w:val="en-US"/>
              </w:rPr>
              <w:fldChar w:fldCharType="end"/>
            </w:r>
            <w:r w:rsidRPr="00C87244">
              <w:rPr>
                <w:lang w:val="en-US"/>
              </w:rPr>
              <w:t>)</w:t>
            </w:r>
          </w:p>
        </w:tc>
      </w:tr>
    </w:tbl>
    <w:p w14:paraId="1DB8D932" w14:textId="7F6533F3"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0717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10]"},"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730D3217"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55</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4" w:name="_Toc136796793"/>
      <w:bookmarkStart w:id="185" w:name="_Toc138149167"/>
      <w:bookmarkStart w:id="186" w:name="_Ref142050685"/>
      <w:bookmarkStart w:id="187" w:name="_Toc155177022"/>
      <w:r w:rsidRPr="00C87244">
        <w:rPr>
          <w:lang w:val="en-US"/>
        </w:rPr>
        <w:t>Neighbors’</w:t>
      </w:r>
      <w:r w:rsidR="00B703D5" w:rsidRPr="00C87244">
        <w:rPr>
          <w:lang w:val="en-US"/>
        </w:rPr>
        <w:t xml:space="preserve"> analysis and fragmentation</w:t>
      </w:r>
      <w:bookmarkEnd w:id="184"/>
      <w:bookmarkEnd w:id="185"/>
      <w:bookmarkEnd w:id="186"/>
      <w:bookmarkEnd w:id="187"/>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 xml:space="preserve">to evaluate the number of nearest neighbors within the given </w:t>
      </w:r>
      <w:proofErr w:type="gramStart"/>
      <w:r w:rsidRPr="00C87244">
        <w:rPr>
          <w:lang w:val="en-US"/>
        </w:rPr>
        <w:t>radius, and</w:t>
      </w:r>
      <w:proofErr w:type="gramEnd"/>
      <w:r w:rsidRPr="00C87244">
        <w:rPr>
          <w:lang w:val="en-US"/>
        </w:rPr>
        <w:t xml:space="preserve">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8" w:name="_Toc155177023"/>
      <w:bookmarkStart w:id="189" w:name="_Ref139699990"/>
      <w:r>
        <w:rPr>
          <w:lang w:val="en-US"/>
        </w:rPr>
        <w:t>Optical coefficients</w:t>
      </w:r>
      <w:bookmarkEnd w:id="188"/>
      <w:r>
        <w:rPr>
          <w:lang w:val="en-US"/>
        </w:rPr>
        <w:t xml:space="preserve"> </w:t>
      </w:r>
    </w:p>
    <w:bookmarkEnd w:id="189"/>
    <w:p w14:paraId="2FE72A74" w14:textId="419D36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07172">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1]"},"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65A93BE2"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56</w:t>
            </w:r>
            <w:r w:rsidRPr="00C87244">
              <w:rPr>
                <w:lang w:val="en-US"/>
              </w:rPr>
              <w:fldChar w:fldCharType="end"/>
            </w:r>
            <w:r w:rsidRPr="00C87244">
              <w:rPr>
                <w:lang w:val="en-US"/>
              </w:rPr>
              <w:t>)</w:t>
            </w:r>
          </w:p>
        </w:tc>
      </w:tr>
    </w:tbl>
    <w:p w14:paraId="2E2AC7BC" w14:textId="2359A06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90"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2B207BE0"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57</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39088CD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0717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4]"},"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0915CBCE" w:rsidR="00F81566" w:rsidRPr="00C87244" w:rsidRDefault="00F81566" w:rsidP="00570D5F">
            <w:pPr>
              <w:ind w:left="327"/>
              <w:rPr>
                <w:lang w:val="en-US"/>
              </w:rPr>
            </w:pPr>
            <w:bookmarkStart w:id="191"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58</w:t>
            </w:r>
            <w:r w:rsidRPr="00C87244">
              <w:rPr>
                <w:lang w:val="en-US"/>
              </w:rPr>
              <w:fldChar w:fldCharType="end"/>
            </w:r>
            <w:r w:rsidRPr="00C87244">
              <w:rPr>
                <w:lang w:val="en-US"/>
              </w:rPr>
              <w:t>)</w:t>
            </w:r>
            <w:bookmarkEnd w:id="191"/>
          </w:p>
        </w:tc>
      </w:tr>
    </w:tbl>
    <w:p w14:paraId="22C25207" w14:textId="603D9685"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4DDCAA70" w:rsidR="008D5828" w:rsidRPr="00C87244" w:rsidRDefault="008D5828" w:rsidP="00683280">
            <w:pPr>
              <w:ind w:left="327"/>
              <w:rPr>
                <w:lang w:val="en-US"/>
              </w:rPr>
            </w:pPr>
            <w:bookmarkStart w:id="192"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59</w:t>
            </w:r>
            <w:r w:rsidRPr="00C87244">
              <w:rPr>
                <w:lang w:val="en-US"/>
              </w:rPr>
              <w:fldChar w:fldCharType="end"/>
            </w:r>
            <w:bookmarkEnd w:id="192"/>
            <w:r w:rsidRPr="00C87244">
              <w:rPr>
                <w:lang w:val="en-US"/>
              </w:rPr>
              <w:t>)</w:t>
            </w:r>
          </w:p>
        </w:tc>
      </w:tr>
    </w:tbl>
    <w:bookmarkEnd w:id="190"/>
    <w:p w14:paraId="2E43AC5E" w14:textId="16864F69"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0717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3" w:name="_Toc155177024"/>
      <w:r>
        <w:rPr>
          <w:lang w:val="en-US"/>
        </w:rPr>
        <w:t>Electronic heat conductivity</w:t>
      </w:r>
      <w:bookmarkEnd w:id="193"/>
    </w:p>
    <w:p w14:paraId="4D6BF7CD" w14:textId="7C2FB68A" w:rsidR="000B3C52" w:rsidRPr="000B3C52" w:rsidRDefault="000B3C52" w:rsidP="000B3C52">
      <w:pPr>
        <w:ind w:firstLine="0"/>
        <w:rPr>
          <w:lang w:val="en-US"/>
        </w:rPr>
      </w:pPr>
      <w:bookmarkStart w:id="194" w:name="_Hlk144972992"/>
      <w:bookmarkStart w:id="195"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0717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6]"},"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70EFF974"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05401">
              <w:rPr>
                <w:noProof/>
                <w:lang w:val="en-US"/>
              </w:rPr>
              <w:t>60</w:t>
            </w:r>
            <w:r w:rsidRPr="00A07E9E">
              <w:rPr>
                <w:lang w:val="en-US"/>
              </w:rPr>
              <w:fldChar w:fldCharType="end"/>
            </w:r>
            <w:r w:rsidRPr="00A07E9E">
              <w:rPr>
                <w:lang w:val="en-US"/>
              </w:rPr>
              <w:t>)</w:t>
            </w:r>
          </w:p>
        </w:tc>
      </w:tr>
    </w:tbl>
    <w:p w14:paraId="0D7A588A" w14:textId="180E82F8"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299F6322"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61</w:t>
            </w:r>
            <w:r w:rsidRPr="00C87244">
              <w:rPr>
                <w:lang w:val="en-US"/>
              </w:rPr>
              <w:fldChar w:fldCharType="end"/>
            </w:r>
            <w:r w:rsidRPr="00C87244">
              <w:rPr>
                <w:lang w:val="en-US"/>
              </w:rPr>
              <w:t>)</w:t>
            </w:r>
          </w:p>
        </w:tc>
      </w:tr>
    </w:tbl>
    <w:p w14:paraId="53809A3B" w14:textId="26A2340E"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2B917866"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62</w:t>
            </w:r>
            <w:r w:rsidRPr="00C87244">
              <w:rPr>
                <w:lang w:val="en-US"/>
              </w:rPr>
              <w:fldChar w:fldCharType="end"/>
            </w:r>
            <w:r w:rsidRPr="00C87244">
              <w:rPr>
                <w:lang w:val="en-US"/>
              </w:rPr>
              <w:t>)</w:t>
            </w:r>
          </w:p>
        </w:tc>
      </w:tr>
    </w:tbl>
    <w:p w14:paraId="416607EC" w14:textId="664862A6"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605401" w:rsidRPr="00C87244">
        <w:rPr>
          <w:lang w:val="en-US"/>
        </w:rPr>
        <w:t>(</w:t>
      </w:r>
      <w:r w:rsidR="00605401">
        <w:rPr>
          <w:noProof/>
          <w:lang w:val="en-US"/>
        </w:rPr>
        <w:t>59</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4A5AE522"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05401">
              <w:rPr>
                <w:noProof/>
                <w:lang w:val="en-US"/>
              </w:rPr>
              <w:t>63</w:t>
            </w:r>
            <w:r w:rsidRPr="00A07E9E">
              <w:rPr>
                <w:lang w:val="en-US"/>
              </w:rPr>
              <w:fldChar w:fldCharType="end"/>
            </w:r>
            <w:r w:rsidRPr="00A07E9E">
              <w:rPr>
                <w:lang w:val="en-US"/>
              </w:rPr>
              <w:t>)</w:t>
            </w:r>
          </w:p>
        </w:tc>
      </w:tr>
    </w:tbl>
    <w:p w14:paraId="3C5078F2" w14:textId="7F112EC0"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605401" w:rsidRPr="00C87244">
        <w:rPr>
          <w:lang w:val="en-US"/>
        </w:rPr>
        <w:t>(</w:t>
      </w:r>
      <w:r w:rsidR="00605401">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605401" w:rsidRPr="00C87244">
        <w:rPr>
          <w:lang w:val="en-US"/>
        </w:rPr>
        <w:t>(</w:t>
      </w:r>
      <w:r w:rsidR="00605401">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4"/>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6" w:name="_Toc155177025"/>
      <w:r w:rsidRPr="00C87244">
        <w:rPr>
          <w:lang w:val="en-US"/>
        </w:rPr>
        <w:lastRenderedPageBreak/>
        <w:t>PART II: User Manual</w:t>
      </w:r>
      <w:bookmarkEnd w:id="195"/>
      <w:bookmarkEnd w:id="196"/>
    </w:p>
    <w:p w14:paraId="3717BC55" w14:textId="79434927" w:rsidR="004C2624" w:rsidRPr="00C87244" w:rsidRDefault="004C2624" w:rsidP="00356A86">
      <w:pPr>
        <w:pStyle w:val="Heading1"/>
        <w:numPr>
          <w:ilvl w:val="0"/>
          <w:numId w:val="27"/>
        </w:numPr>
        <w:spacing w:after="240"/>
        <w:rPr>
          <w:lang w:val="en-US"/>
        </w:rPr>
      </w:pPr>
      <w:bookmarkStart w:id="197" w:name="_Toc138149169"/>
      <w:bookmarkStart w:id="198" w:name="_Toc155177026"/>
      <w:r w:rsidRPr="00C87244">
        <w:rPr>
          <w:lang w:val="en-US"/>
        </w:rPr>
        <w:t>Limits of applicability of XTANT</w:t>
      </w:r>
      <w:r w:rsidR="007A700A" w:rsidRPr="00C87244">
        <w:rPr>
          <w:lang w:val="en-US"/>
        </w:rPr>
        <w:t>-3</w:t>
      </w:r>
      <w:bookmarkEnd w:id="197"/>
      <w:bookmarkEnd w:id="198"/>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9" w:name="_Toc138149170"/>
      <w:bookmarkStart w:id="200" w:name="_Toc155177027"/>
      <w:r w:rsidRPr="00C87244">
        <w:rPr>
          <w:lang w:val="en-US"/>
        </w:rPr>
        <w:t xml:space="preserve">Compiling </w:t>
      </w:r>
      <w:r w:rsidR="00BC5F00" w:rsidRPr="00C87244">
        <w:rPr>
          <w:lang w:val="en-US"/>
        </w:rPr>
        <w:t>XTANT</w:t>
      </w:r>
      <w:r w:rsidR="00CD4CB4" w:rsidRPr="00C87244">
        <w:rPr>
          <w:lang w:val="en-US"/>
        </w:rPr>
        <w:t>-3</w:t>
      </w:r>
      <w:bookmarkEnd w:id="199"/>
      <w:bookmarkEnd w:id="200"/>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w:t>
      </w:r>
      <w:proofErr w:type="spellStart"/>
      <w:r w:rsidRPr="00C87244">
        <w:rPr>
          <w:lang w:val="en-US"/>
        </w:rPr>
        <w:t>XTANT.x</w:t>
      </w:r>
      <w:proofErr w:type="spellEnd"/>
      <w:r w:rsidRPr="00C87244">
        <w:rPr>
          <w:lang w:val="en-US"/>
        </w:rPr>
        <w:t xml:space="preserve">,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w:t>
      </w:r>
      <w:proofErr w:type="spellStart"/>
      <w:r w:rsidR="00877E01">
        <w:rPr>
          <w:lang w:val="en-US"/>
        </w:rPr>
        <w:t>gfortran</w:t>
      </w:r>
      <w:proofErr w:type="spellEnd"/>
      <w:r w:rsidR="00877E01">
        <w:rPr>
          <w:lang w:val="en-US"/>
        </w:rPr>
        <w:t xml:space="preserve"> </w:t>
      </w:r>
      <w:r>
        <w:rPr>
          <w:lang w:val="en-US"/>
        </w:rPr>
        <w:t>compiler</w:t>
      </w:r>
      <w:r w:rsidR="00877E01">
        <w:rPr>
          <w:lang w:val="en-US"/>
        </w:rPr>
        <w:t>s</w:t>
      </w:r>
      <w:r>
        <w:rPr>
          <w:lang w:val="en-US"/>
        </w:rPr>
        <w:t xml:space="preserve"> only; other compilers may require some modification.</w:t>
      </w:r>
    </w:p>
    <w:p w14:paraId="16FD4C98" w14:textId="43202228" w:rsidR="00BC5F00" w:rsidRPr="00C87244" w:rsidRDefault="00BC5F00" w:rsidP="00A37BDC">
      <w:pPr>
        <w:rPr>
          <w:lang w:val="en-US"/>
        </w:rPr>
      </w:pPr>
      <w:r w:rsidRPr="00C87244">
        <w:rPr>
          <w:lang w:val="en-US"/>
        </w:rPr>
        <w:t xml:space="preserve">With </w:t>
      </w:r>
      <w:r w:rsidR="002003CE" w:rsidRPr="00C87244">
        <w:rPr>
          <w:lang w:val="en-US"/>
        </w:rPr>
        <w:t xml:space="preserve">the </w:t>
      </w:r>
      <w:r w:rsidRPr="00C87244">
        <w:rPr>
          <w:lang w:val="en-US"/>
        </w:rPr>
        <w:t xml:space="preserve">help of the </w:t>
      </w:r>
      <w:proofErr w:type="spellStart"/>
      <w:r w:rsidRPr="00C87244">
        <w:rPr>
          <w:lang w:val="en-US"/>
        </w:rPr>
        <w:t>makefile</w:t>
      </w:r>
      <w:proofErr w:type="spellEnd"/>
      <w:r w:rsidRPr="00C87244">
        <w:rPr>
          <w:lang w:val="en-US"/>
        </w:rPr>
        <w:t>, the compilation</w:t>
      </w:r>
      <w:r w:rsidR="00585191" w:rsidRPr="00C87244">
        <w:rPr>
          <w:lang w:val="en-US"/>
        </w:rPr>
        <w:t xml:space="preserve"> under Linux</w:t>
      </w:r>
      <w:r w:rsidRPr="00C87244">
        <w:rPr>
          <w:lang w:val="en-US"/>
        </w:rPr>
        <w:t xml:space="preserve"> is </w:t>
      </w:r>
      <w:r w:rsidR="003A4ABF" w:rsidRPr="00C87244">
        <w:rPr>
          <w:lang w:val="en-US"/>
        </w:rPr>
        <w:t>as follows</w:t>
      </w:r>
      <w:r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960655">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lastRenderedPageBreak/>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7335AB9E"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w:t>
      </w:r>
      <w:proofErr w:type="gramStart"/>
      <w:r w:rsidRPr="00C87244">
        <w:rPr>
          <w:lang w:val="en-US"/>
        </w:rPr>
        <w:t>variables</w:t>
      </w:r>
      <w:r w:rsidR="008907E1">
        <w:rPr>
          <w:lang w:val="en-US"/>
        </w:rPr>
        <w:t>;</w:t>
      </w:r>
      <w:proofErr w:type="gramEnd"/>
      <w:r w:rsidR="008907E1">
        <w:rPr>
          <w:lang w:val="en-US"/>
        </w:rPr>
        <w:t xml:space="preserve"> e.g. use intel-command line for compilation and execution of the code</w:t>
      </w:r>
      <w:r w:rsidR="008907E1">
        <w:rPr>
          <w:rStyle w:val="FootnoteReference"/>
          <w:lang w:val="en-US"/>
        </w:rPr>
        <w:footnoteReference w:id="7"/>
      </w:r>
      <w:r w:rsidRPr="00C87244">
        <w:rPr>
          <w:lang w:val="en-US"/>
        </w:rPr>
        <w:t xml:space="preserve">),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w:t>
      </w:r>
      <w:proofErr w:type="gramStart"/>
      <w:r w:rsidR="00A55B79" w:rsidRPr="00C87244">
        <w:rPr>
          <w:lang w:val="en-US"/>
        </w:rPr>
        <w:t>similar to</w:t>
      </w:r>
      <w:proofErr w:type="gramEnd"/>
      <w:r w:rsidR="00A55B79" w:rsidRPr="00C87244">
        <w:rPr>
          <w:lang w:val="en-US"/>
        </w:rPr>
        <w:t xml:space="preserve">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 xml:space="preserve">If you wish to recompile the code without OpenMP, first you have to clean up all the </w:t>
      </w:r>
      <w:proofErr w:type="gramStart"/>
      <w:r w:rsidRPr="006F0B8A">
        <w:rPr>
          <w:lang w:val="en-US"/>
        </w:rPr>
        <w:t>old compiled</w:t>
      </w:r>
      <w:proofErr w:type="gramEnd"/>
      <w:r w:rsidRPr="006F0B8A">
        <w:rPr>
          <w:lang w:val="en-US"/>
        </w:rPr>
        <w:t xml:space="preserve">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proofErr w:type="spellStart"/>
      <w:r w:rsidR="006F0B8A">
        <w:rPr>
          <w:color w:val="00B050"/>
          <w:lang w:val="en-US"/>
        </w:rPr>
        <w:t>db</w:t>
      </w:r>
      <w:proofErr w:type="spellEnd"/>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 xml:space="preserve">an executable </w:t>
      </w:r>
      <w:proofErr w:type="spellStart"/>
      <w:r>
        <w:rPr>
          <w:lang w:val="en-US"/>
        </w:rPr>
        <w:t>XTANT_DEBUG.x</w:t>
      </w:r>
      <w:proofErr w:type="spellEnd"/>
      <w:r>
        <w:rPr>
          <w:lang w:val="en-US"/>
        </w:rPr>
        <w:t>.</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lastRenderedPageBreak/>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Default="00F12038" w:rsidP="003A4ABF">
      <w:pPr>
        <w:rPr>
          <w:lang w:val="en-US"/>
        </w:rPr>
      </w:pPr>
      <w:r w:rsidRPr="00C87244">
        <w:rPr>
          <w:lang w:val="en-US"/>
        </w:rPr>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2EF70341" w14:textId="77777777" w:rsidR="003442AC" w:rsidRDefault="003442AC" w:rsidP="003A4ABF">
      <w:pPr>
        <w:rPr>
          <w:lang w:val="en-US"/>
        </w:rPr>
      </w:pPr>
    </w:p>
    <w:p w14:paraId="476C83BC" w14:textId="38871C80" w:rsidR="003442AC" w:rsidRDefault="003442AC" w:rsidP="003A4ABF">
      <w:pPr>
        <w:rPr>
          <w:lang w:val="en-US"/>
        </w:rPr>
      </w:pPr>
      <w:r w:rsidRPr="003442AC">
        <w:rPr>
          <w:i/>
          <w:iCs/>
          <w:lang w:val="en-US"/>
        </w:rPr>
        <w:t>Note</w:t>
      </w:r>
      <w:r>
        <w:rPr>
          <w:lang w:val="en-US"/>
        </w:rPr>
        <w:t>: to use MPI (not ready!), it is useful to get the MKL-libraries links here</w:t>
      </w:r>
      <w:r>
        <w:rPr>
          <w:rStyle w:val="FootnoteReference"/>
          <w:lang w:val="en-US"/>
        </w:rPr>
        <w:footnoteReference w:id="8"/>
      </w:r>
      <w:r>
        <w:rPr>
          <w:lang w:val="en-US"/>
        </w:rPr>
        <w:t>.</w:t>
      </w:r>
    </w:p>
    <w:p w14:paraId="61BCE151" w14:textId="77777777" w:rsidR="00033870" w:rsidRPr="00C87244" w:rsidRDefault="00033870" w:rsidP="00356A86">
      <w:pPr>
        <w:pStyle w:val="Heading1"/>
        <w:numPr>
          <w:ilvl w:val="0"/>
          <w:numId w:val="27"/>
        </w:numPr>
        <w:spacing w:after="240"/>
        <w:rPr>
          <w:lang w:val="en-US"/>
        </w:rPr>
      </w:pPr>
      <w:bookmarkStart w:id="201" w:name="_Toc138149171"/>
      <w:bookmarkStart w:id="202" w:name="_Toc155177028"/>
      <w:r w:rsidRPr="00C87244">
        <w:rPr>
          <w:lang w:val="en-US"/>
        </w:rPr>
        <w:t>Compiling additional post-processing programs</w:t>
      </w:r>
      <w:bookmarkEnd w:id="201"/>
      <w:bookmarkEnd w:id="202"/>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3" w:name="_Ref113545794"/>
      <w:bookmarkStart w:id="204" w:name="_Toc138149172"/>
      <w:bookmarkStart w:id="205"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3"/>
      <w:bookmarkEnd w:id="204"/>
      <w:bookmarkEnd w:id="205"/>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 xml:space="preserve">where X is an option available. </w:t>
      </w:r>
      <w:proofErr w:type="gramStart"/>
      <w:r w:rsidRPr="00C87244">
        <w:rPr>
          <w:lang w:val="en-US"/>
        </w:rPr>
        <w:t>At the moment</w:t>
      </w:r>
      <w:proofErr w:type="gramEnd"/>
      <w:r w:rsidRPr="00C87244">
        <w:rPr>
          <w:lang w:val="en-US"/>
        </w:rPr>
        <w: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lastRenderedPageBreak/>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w:t>
      </w:r>
      <w:proofErr w:type="gramStart"/>
      <w:r w:rsidRPr="00C87244">
        <w:rPr>
          <w:lang w:val="en-US"/>
        </w:rPr>
        <w:t>are:</w:t>
      </w:r>
      <w:proofErr w:type="gramEnd"/>
      <w:r w:rsidRPr="00C87244">
        <w:rPr>
          <w:lang w:val="en-US"/>
        </w:rPr>
        <w:t xml:space="preserv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 xml:space="preserve">will read out the existing directories with the corresponding material parameters, create the file List_of_materials.txt </w:t>
      </w:r>
      <w:proofErr w:type="gramStart"/>
      <w:r w:rsidRPr="00C87244">
        <w:rPr>
          <w:lang w:val="en-US"/>
        </w:rPr>
        <w:t>and also</w:t>
      </w:r>
      <w:proofErr w:type="gramEnd"/>
      <w:r w:rsidRPr="00C87244">
        <w:rPr>
          <w:lang w:val="en-US"/>
        </w:rPr>
        <w:t xml:space="preserve">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6"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6"/>
    </w:p>
    <w:p w14:paraId="64DB0C7A" w14:textId="6CE8A1F5" w:rsidR="00E46B19" w:rsidRPr="00C87244" w:rsidRDefault="00E46B19" w:rsidP="00E46B19">
      <w:pPr>
        <w:numPr>
          <w:ilvl w:val="0"/>
          <w:numId w:val="16"/>
        </w:numPr>
        <w:rPr>
          <w:color w:val="00B050"/>
          <w:lang w:val="en-US"/>
        </w:rPr>
      </w:pPr>
      <w:proofErr w:type="spellStart"/>
      <w:r>
        <w:rPr>
          <w:color w:val="00B050"/>
          <w:lang w:val="en-US"/>
        </w:rPr>
        <w:t>non</w:t>
      </w:r>
      <w:r w:rsidRPr="00C87244">
        <w:rPr>
          <w:color w:val="00B050"/>
          <w:lang w:val="en-US"/>
        </w:rPr>
        <w:t>verbose</w:t>
      </w:r>
      <w:proofErr w:type="spellEnd"/>
      <w:r w:rsidRPr="00C87244">
        <w:rPr>
          <w:lang w:val="en-US"/>
        </w:rPr>
        <w:t xml:space="preserve"> – If you want</w:t>
      </w:r>
      <w:r>
        <w:rPr>
          <w:lang w:val="en-US"/>
        </w:rPr>
        <w:t xml:space="preserve"> </w:t>
      </w:r>
      <w:proofErr w:type="gramStart"/>
      <w:r>
        <w:rPr>
          <w:lang w:val="en-US"/>
        </w:rPr>
        <w:t>switch</w:t>
      </w:r>
      <w:proofErr w:type="gramEnd"/>
      <w:r>
        <w:rPr>
          <w:lang w:val="en-US"/>
        </w:rPr>
        <w:t xml:space="preserve">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7" w:name="_Toc138149173"/>
      <w:bookmarkStart w:id="208" w:name="_Toc155177030"/>
      <w:r w:rsidRPr="00C87244">
        <w:rPr>
          <w:lang w:val="en-US"/>
        </w:rPr>
        <w:t>Files of the code</w:t>
      </w:r>
      <w:bookmarkEnd w:id="207"/>
      <w:bookmarkEnd w:id="208"/>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w:t>
      </w:r>
      <w:proofErr w:type="gramStart"/>
      <w:r w:rsidRPr="00C87244">
        <w:rPr>
          <w:lang w:val="en-US"/>
        </w:rPr>
        <w:t>have to</w:t>
      </w:r>
      <w:proofErr w:type="gramEnd"/>
      <w:r w:rsidRPr="00C87244">
        <w:rPr>
          <w:lang w:val="en-US"/>
        </w:rPr>
        <w:t xml:space="preserve">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9"/>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w:t>
      </w:r>
      <w:r w:rsidR="00A576A2" w:rsidRPr="00C87244">
        <w:rPr>
          <w:lang w:val="en-US"/>
        </w:rPr>
        <w:lastRenderedPageBreak/>
        <w:t xml:space="preserve">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10"/>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w:t>
      </w:r>
      <w:r>
        <w:rPr>
          <w:color w:val="1F497D"/>
          <w:lang w:val="en-US"/>
        </w:rPr>
        <w:t>hermodynamic</w:t>
      </w:r>
      <w:r w:rsidRPr="00C87244">
        <w:rPr>
          <w:color w:val="1F497D"/>
          <w:lang w:val="en-US"/>
        </w:rPr>
        <w:t>s.f</w:t>
      </w:r>
      <w:proofErr w:type="gramEnd"/>
      <w:r w:rsidRPr="00C87244">
        <w:rPr>
          <w:color w:val="1F497D"/>
          <w:lang w:val="en-US"/>
        </w:rPr>
        <w:t xml:space="preserve">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6947829"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6D204B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44E35EF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11"/>
      </w:r>
      <w:r w:rsidRPr="00C87244">
        <w:rPr>
          <w:lang w:val="en-US"/>
        </w:rPr>
        <w:t xml:space="preserve">, as provided by DFTB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6A6D87F"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w:t>
      </w:r>
      <w:r w:rsidR="00DB7937">
        <w:rPr>
          <w:lang w:val="en-US"/>
        </w:rPr>
        <w:t>23</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2"/>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lastRenderedPageBreak/>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3"/>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4"/>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960655">
        <w:rPr>
          <w:rStyle w:val="FootnoteReference"/>
        </w:rPr>
        <w:footnoteReference w:id="15"/>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4A9D631B"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0717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1]"},"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4BA3F49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0717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2,123]"},"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6"/>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8D27C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0717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lastRenderedPageBreak/>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969E284"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705C895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A8E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B007DB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185DCD35"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4A27FDF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0717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0D692D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9" w:name="_Ref113529112"/>
      <w:bookmarkStart w:id="210" w:name="_Ref113546636"/>
      <w:bookmarkStart w:id="211" w:name="_Ref113546970"/>
      <w:bookmarkStart w:id="212" w:name="_Ref113547075"/>
      <w:bookmarkStart w:id="213" w:name="_Toc138149174"/>
      <w:bookmarkStart w:id="214" w:name="_Toc155177031"/>
      <w:r w:rsidRPr="00C87244">
        <w:rPr>
          <w:lang w:val="en-US"/>
        </w:rPr>
        <w:t>INPUT FILES</w:t>
      </w:r>
      <w:bookmarkEnd w:id="209"/>
      <w:bookmarkEnd w:id="210"/>
      <w:bookmarkEnd w:id="211"/>
      <w:bookmarkEnd w:id="212"/>
      <w:bookmarkEnd w:id="213"/>
      <w:bookmarkEnd w:id="214"/>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proofErr w:type="gramStart"/>
      <w:r w:rsidR="004E4A3B" w:rsidRPr="00C87244">
        <w:rPr>
          <w:color w:val="1F497D" w:themeColor="text2"/>
          <w:lang w:val="en-US"/>
        </w:rPr>
        <w:t>INPUT.txt</w:t>
      </w:r>
      <w:r w:rsidR="004E4A3B" w:rsidRPr="00C87244">
        <w:rPr>
          <w:lang w:val="en-US"/>
        </w:rPr>
        <w:t>, or</w:t>
      </w:r>
      <w:proofErr w:type="gramEnd"/>
      <w:r w:rsidR="004E4A3B" w:rsidRPr="00C87244">
        <w:rPr>
          <w:lang w:val="en-US"/>
        </w:rPr>
        <w:t xml:space="preserve">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w:t>
      </w:r>
      <w:proofErr w:type="gramStart"/>
      <w:r w:rsidRPr="00C87244">
        <w:rPr>
          <w:lang w:val="en-US"/>
        </w:rPr>
        <w:t>has to</w:t>
      </w:r>
      <w:proofErr w:type="gramEnd"/>
      <w:r w:rsidRPr="00C87244">
        <w:rPr>
          <w:lang w:val="en-US"/>
        </w:rPr>
        <w:t xml:space="preserve">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E49FC9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960655">
        <w:rPr>
          <w:rStyle w:val="FootnoteReference"/>
        </w:rPr>
        <w:footnoteReference w:id="17"/>
      </w:r>
      <w:r w:rsidRPr="00C87244">
        <w:rPr>
          <w:lang w:val="en-US"/>
        </w:rPr>
        <w:t xml:space="preserve">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960655">
        <w:rPr>
          <w:rStyle w:val="FootnoteReference"/>
        </w:rPr>
        <w:footnoteReference w:id="18"/>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19"/>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Parameters</w:t>
      </w:r>
      <w:proofErr w:type="spellEnd"/>
      <w:r w:rsidRPr="00C87244">
        <w:rPr>
          <w:lang w:val="en-US"/>
        </w:rPr>
        <w:t xml:space="preserve"> file (e.g., “2elements”). In the </w:t>
      </w:r>
      <w:r w:rsidRPr="00C87244">
        <w:rPr>
          <w:lang w:val="en-US"/>
        </w:rPr>
        <w:lastRenderedPageBreak/>
        <w:t>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960655">
        <w:rPr>
          <w:rStyle w:val="FootnoteReference"/>
        </w:rPr>
        <w:footnoteReference w:id="20"/>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69DC16"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5" w:name="_Ref113546637"/>
      <w:bookmarkStart w:id="216" w:name="_Ref113546971"/>
      <w:bookmarkStart w:id="217" w:name="_Toc138149175"/>
      <w:bookmarkStart w:id="218" w:name="_Ref155176050"/>
      <w:bookmarkStart w:id="219" w:name="_Toc155177032"/>
      <w:bookmarkStart w:id="220" w:name="_Ref163887467"/>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5"/>
      <w:bookmarkEnd w:id="216"/>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7"/>
      <w:bookmarkEnd w:id="218"/>
      <w:bookmarkEnd w:id="219"/>
      <w:bookmarkEnd w:id="220"/>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60D4A616" w:rsidR="00EE5EC4" w:rsidRPr="00C87244" w:rsidRDefault="00EE5EC4" w:rsidP="00116748">
      <w:pPr>
        <w:pStyle w:val="Caption"/>
        <w:rPr>
          <w:lang w:val="en-US"/>
        </w:rPr>
      </w:pPr>
      <w:bookmarkStart w:id="221"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w:t>
      </w:r>
      <w:r w:rsidR="00D77B92" w:rsidRPr="00C87244">
        <w:rPr>
          <w:lang w:val="en-US"/>
        </w:rPr>
        <w:fldChar w:fldCharType="end"/>
      </w:r>
      <w:bookmarkEnd w:id="221"/>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2F5029D7"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605401">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605401">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w:t>
      </w:r>
      <w:r w:rsidR="00316722" w:rsidRPr="00C87244">
        <w:rPr>
          <w:lang w:val="en-US"/>
        </w:rPr>
        <w:lastRenderedPageBreak/>
        <w:t>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w:t>
      </w:r>
      <w:proofErr w:type="gramStart"/>
      <w:r w:rsidRPr="00C87244">
        <w:rPr>
          <w:lang w:val="en-US"/>
        </w:rPr>
        <w:t>be located in</w:t>
      </w:r>
      <w:proofErr w:type="gramEnd"/>
      <w:r w:rsidRPr="00C87244">
        <w:rPr>
          <w:lang w:val="en-US"/>
        </w:rPr>
        <w:t xml:space="preserve">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3E63D589"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proofErr w:type="gramStart"/>
      <w:r w:rsidR="002003CE" w:rsidRPr="00C87244">
        <w:rPr>
          <w:lang w:val="en-US"/>
        </w:rPr>
        <w:t>A n</w:t>
      </w:r>
      <w:r w:rsidRPr="00C87244">
        <w:rPr>
          <w:lang w:val="en-US"/>
        </w:rPr>
        <w:t>umber of</w:t>
      </w:r>
      <w:proofErr w:type="gramEnd"/>
      <w:r w:rsidRPr="00C87244">
        <w:rPr>
          <w:lang w:val="en-US"/>
        </w:rPr>
        <w:t xml:space="preserve">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605401" w:rsidRPr="00C87244">
        <w:rPr>
          <w:lang w:val="en-US"/>
        </w:rPr>
        <w:t xml:space="preserve">Figure </w:t>
      </w:r>
      <w:r w:rsidR="00605401">
        <w:rPr>
          <w:noProof/>
          <w:lang w:val="en-US"/>
        </w:rPr>
        <w:t>VI</w:t>
      </w:r>
      <w:r w:rsidR="00605401" w:rsidRPr="00C87244">
        <w:rPr>
          <w:lang w:val="en-US"/>
        </w:rPr>
        <w:t>.</w:t>
      </w:r>
      <w:r w:rsidR="00605401">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B21772C"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64</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lastRenderedPageBreak/>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 xml:space="preserve">if there is no marker given but a number instead, it is assumed by default that the number corresponds to the absorbed dose (to be </w:t>
      </w:r>
      <w:proofErr w:type="gramStart"/>
      <w:r>
        <w:rPr>
          <w:lang w:val="en-US"/>
        </w:rPr>
        <w:t>back-compatible</w:t>
      </w:r>
      <w:proofErr w:type="gramEnd"/>
      <w:r>
        <w:rPr>
          <w:lang w:val="en-US"/>
        </w:rPr>
        <w:t xml:space="preserv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255C76F8"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 xml:space="preserve">photon energy in the units of [eV] (making it </w:t>
      </w:r>
      <w:proofErr w:type="gramStart"/>
      <w:r>
        <w:rPr>
          <w:lang w:val="en-US"/>
        </w:rPr>
        <w:t>back-compatible</w:t>
      </w:r>
      <w:proofErr w:type="gramEnd"/>
      <w:r>
        <w:rPr>
          <w:lang w:val="en-US"/>
        </w:rPr>
        <w:t xml:space="preserv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lastRenderedPageBreak/>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 xml:space="preserve">au, </w:t>
            </w:r>
            <w:proofErr w:type="spellStart"/>
            <w:r>
              <w:rPr>
                <w:lang w:val="en-US"/>
              </w:rPr>
              <w:t>a.u</w:t>
            </w:r>
            <w:proofErr w:type="spellEnd"/>
            <w:r>
              <w:rPr>
                <w:lang w:val="en-US"/>
              </w:rPr>
              <w:t>.</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 xml:space="preserve">Photon energy; assuming </w:t>
            </w:r>
            <w:proofErr w:type="spellStart"/>
            <w:r>
              <w:rPr>
                <w:lang w:val="en-US"/>
              </w:rPr>
              <w:t>a.u</w:t>
            </w:r>
            <w:proofErr w:type="spellEnd"/>
            <w:r>
              <w:rPr>
                <w:lang w:val="en-US"/>
              </w:rPr>
              <w:t>.=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proofErr w:type="spellStart"/>
            <w:r>
              <w:rPr>
                <w:lang w:val="en-US"/>
              </w:rPr>
              <w:t>mkm</w:t>
            </w:r>
            <w:proofErr w:type="spellEnd"/>
            <w:r>
              <w:rPr>
                <w:lang w:val="en-US"/>
              </w:rPr>
              <w:t>,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proofErr w:type="spellStart"/>
            <w:r>
              <w:rPr>
                <w:lang w:val="en-US"/>
              </w:rPr>
              <w:t>PHz</w:t>
            </w:r>
            <w:proofErr w:type="spellEnd"/>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 xml:space="preserve">n column 3 may set the units of </w:t>
      </w:r>
      <w:proofErr w:type="gramStart"/>
      <w:r w:rsidR="00DA54CC">
        <w:rPr>
          <w:lang w:val="en-US"/>
        </w:rPr>
        <w:t>the both</w:t>
      </w:r>
      <w:proofErr w:type="gramEnd"/>
      <w:r w:rsidR="00DA54CC">
        <w:rPr>
          <w:lang w:val="en-US"/>
        </w:rPr>
        <w:t>,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 xml:space="preserve">specify to use the relative width of the spread (in percent of the mean); if </w:t>
      </w:r>
      <w:proofErr w:type="gramStart"/>
      <w:r w:rsidR="00701A90">
        <w:rPr>
          <w:lang w:val="en-US"/>
        </w:rPr>
        <w:t>anything</w:t>
      </w:r>
      <w:proofErr w:type="gramEnd"/>
      <w:r w:rsidR="00701A90">
        <w:rPr>
          <w:lang w:val="en-US"/>
        </w:rPr>
        <w:t xml:space="preserve"> but the percent symbol is used in column 4, it is assumed that the width (FWHM) uses the same units as the mean</w:t>
      </w:r>
      <w:r>
        <w:rPr>
          <w:lang w:val="en-US"/>
        </w:rPr>
        <w:t>.</w:t>
      </w:r>
    </w:p>
    <w:p w14:paraId="20113633" w14:textId="4F14AA24"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009E53FC"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lastRenderedPageBreak/>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06B616DA"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5397467C" w:rsidR="00480FA3" w:rsidRDefault="00480FA3" w:rsidP="00480FA3">
      <w:pPr>
        <w:numPr>
          <w:ilvl w:val="2"/>
          <w:numId w:val="34"/>
        </w:numPr>
        <w:ind w:left="993"/>
        <w:rPr>
          <w:lang w:val="en-US"/>
        </w:rPr>
      </w:pPr>
      <w:proofErr w:type="spellStart"/>
      <w:r w:rsidRPr="00480FA3">
        <w:rPr>
          <w:color w:val="00B050"/>
          <w:lang w:val="en-US"/>
        </w:rPr>
        <w:t>Output_name</w:t>
      </w:r>
      <w:proofErr w:type="spellEnd"/>
      <w:r>
        <w:rPr>
          <w:lang w:val="en-US"/>
        </w:rPr>
        <w:t xml:space="preserve"> (or </w:t>
      </w:r>
      <w:proofErr w:type="spellStart"/>
      <w:r w:rsidRPr="00480FA3">
        <w:rPr>
          <w:color w:val="00B050"/>
          <w:lang w:val="en-US"/>
        </w:rPr>
        <w:t>outname</w:t>
      </w:r>
      <w:proofErr w:type="spellEnd"/>
      <w:r>
        <w:rPr>
          <w:lang w:val="en-US"/>
        </w:rPr>
        <w:t>): to set the name of the output directory; the name will then include the words OUTPUT_[</w:t>
      </w:r>
      <w:r w:rsidRPr="00480FA3">
        <w:rPr>
          <w:i/>
          <w:iCs/>
          <w:lang w:val="en-US"/>
        </w:rPr>
        <w:t>material</w:t>
      </w:r>
      <w:r>
        <w:rPr>
          <w:lang w:val="en-US"/>
        </w:rPr>
        <w:t>]_[</w:t>
      </w:r>
      <w:proofErr w:type="spellStart"/>
      <w:r w:rsidRPr="00480FA3">
        <w:rPr>
          <w:i/>
          <w:iCs/>
          <w:lang w:val="en-US"/>
        </w:rPr>
        <w:t>Output_name</w:t>
      </w:r>
      <w:proofErr w:type="spellEnd"/>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605401">
        <w:rPr>
          <w:noProof/>
          <w:lang w:val="en-US"/>
        </w:rPr>
        <w:t>82</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proofErr w:type="spellStart"/>
      <w:r w:rsidRPr="0003747A">
        <w:rPr>
          <w:lang w:val="en-US"/>
        </w:rPr>
        <w:t>Output_name</w:t>
      </w:r>
      <w:proofErr w:type="spellEnd"/>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proofErr w:type="gramStart"/>
      <w:r w:rsidR="002B6F38">
        <w:rPr>
          <w:lang w:val="en-US"/>
        </w:rPr>
        <w:t>#</w:t>
      </w:r>
      <w:r w:rsidR="00895F34">
        <w:rPr>
          <w:lang w:val="en-US"/>
        </w:rPr>
        <w:t>..</w:t>
      </w:r>
      <w:proofErr w:type="gramEnd"/>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proofErr w:type="spellStart"/>
      <w:r w:rsidR="00BA1B63" w:rsidRPr="00BA1B63">
        <w:rPr>
          <w:i/>
          <w:iCs/>
          <w:lang w:val="en-US"/>
        </w:rPr>
        <w:t>Output_name</w:t>
      </w:r>
      <w:proofErr w:type="spellEnd"/>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29EEC750" w:rsidR="00A96A84" w:rsidRDefault="00A96A84" w:rsidP="00A96A84">
      <w:pPr>
        <w:numPr>
          <w:ilvl w:val="2"/>
          <w:numId w:val="34"/>
        </w:numPr>
        <w:ind w:left="993"/>
        <w:rPr>
          <w:lang w:val="en-US"/>
        </w:rPr>
      </w:pPr>
      <w:proofErr w:type="spellStart"/>
      <w:r w:rsidRPr="00A96A84">
        <w:rPr>
          <w:color w:val="00B050"/>
          <w:lang w:val="en-US"/>
        </w:rPr>
        <w:t>Output_add</w:t>
      </w:r>
      <w:proofErr w:type="spellEnd"/>
      <w:r>
        <w:rPr>
          <w:lang w:val="en-US"/>
        </w:rPr>
        <w:t xml:space="preserve"> (or </w:t>
      </w:r>
      <w:proofErr w:type="spellStart"/>
      <w:r w:rsidRPr="00480FA3">
        <w:rPr>
          <w:color w:val="00B050"/>
          <w:lang w:val="en-US"/>
        </w:rPr>
        <w:t>out</w:t>
      </w:r>
      <w:r>
        <w:rPr>
          <w:color w:val="00B050"/>
          <w:lang w:val="en-US"/>
        </w:rPr>
        <w:t>add</w:t>
      </w:r>
      <w:proofErr w:type="spellEnd"/>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605401">
        <w:rPr>
          <w:noProof/>
          <w:lang w:val="en-US"/>
        </w:rPr>
        <w:t>82</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proofErr w:type="spellStart"/>
      <w:r>
        <w:rPr>
          <w:lang w:val="en-US"/>
        </w:rPr>
        <w:t>o</w:t>
      </w:r>
      <w:r w:rsidR="00A96A84" w:rsidRPr="00A96A84">
        <w:rPr>
          <w:lang w:val="en-US"/>
        </w:rPr>
        <w:t>ut</w:t>
      </w:r>
      <w:r w:rsidR="00A96A84">
        <w:rPr>
          <w:lang w:val="en-US"/>
        </w:rPr>
        <w:t>add</w:t>
      </w:r>
      <w:proofErr w:type="spellEnd"/>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proofErr w:type="spellStart"/>
      <w:r>
        <w:rPr>
          <w:color w:val="00B050"/>
          <w:lang w:val="en-US"/>
        </w:rPr>
        <w:lastRenderedPageBreak/>
        <w:t>print_Ta</w:t>
      </w:r>
      <w:proofErr w:type="spellEnd"/>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w:t>
      </w:r>
      <w:proofErr w:type="gramStart"/>
      <w:r w:rsidRPr="00E522F8">
        <w:rPr>
          <w:color w:val="00B050"/>
          <w:lang w:val="en-US"/>
        </w:rPr>
        <w:t>CDF</w:t>
      </w:r>
      <w:proofErr w:type="spellEnd"/>
      <w:r w:rsidRPr="00C72CFC">
        <w:rPr>
          <w:lang w:val="en-US"/>
        </w:rPr>
        <w:t>, or</w:t>
      </w:r>
      <w:proofErr w:type="gramEnd"/>
      <w:r w:rsidRPr="00C72CFC">
        <w:rPr>
          <w:lang w:val="en-US"/>
        </w:rPr>
        <w:t xml:space="preserve"> </w:t>
      </w:r>
      <w:proofErr w:type="spellStart"/>
      <w:r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proofErr w:type="spellStart"/>
      <w:r w:rsidRPr="00072A28">
        <w:rPr>
          <w:color w:val="00B050"/>
          <w:lang w:val="en-US"/>
        </w:rPr>
        <w:t>EADL_name</w:t>
      </w:r>
      <w:proofErr w:type="spellEnd"/>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proofErr w:type="spellStart"/>
      <w:r>
        <w:rPr>
          <w:lang w:val="en-US"/>
        </w:rPr>
        <w:t>EADL</w:t>
      </w:r>
      <w:r w:rsidRPr="0003747A">
        <w:rPr>
          <w:lang w:val="en-US"/>
        </w:rPr>
        <w:t>_name</w:t>
      </w:r>
      <w:proofErr w:type="spellEnd"/>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proofErr w:type="spellStart"/>
      <w:r w:rsidRPr="00072A28">
        <w:rPr>
          <w:color w:val="00B050"/>
          <w:lang w:val="en-US"/>
        </w:rPr>
        <w:t>E</w:t>
      </w:r>
      <w:r>
        <w:rPr>
          <w:color w:val="00B050"/>
          <w:lang w:val="en-US"/>
        </w:rPr>
        <w:t>P</w:t>
      </w:r>
      <w:r w:rsidRPr="00072A28">
        <w:rPr>
          <w:color w:val="00B050"/>
          <w:lang w:val="en-US"/>
        </w:rPr>
        <w:t>DL_name</w:t>
      </w:r>
      <w:proofErr w:type="spellEnd"/>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proofErr w:type="spellStart"/>
      <w:r>
        <w:rPr>
          <w:lang w:val="en-US"/>
        </w:rPr>
        <w:t>EPDL</w:t>
      </w:r>
      <w:r w:rsidRPr="0003747A">
        <w:rPr>
          <w:lang w:val="en-US"/>
        </w:rPr>
        <w:t>_name</w:t>
      </w:r>
      <w:proofErr w:type="spellEnd"/>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Pr="00BA1B63" w:rsidRDefault="002F16CC" w:rsidP="002F16CC">
      <w:pPr>
        <w:numPr>
          <w:ilvl w:val="2"/>
          <w:numId w:val="34"/>
        </w:numPr>
        <w:ind w:left="993" w:hanging="426"/>
        <w:rPr>
          <w:lang w:val="en-US"/>
        </w:rPr>
      </w:pPr>
      <w:proofErr w:type="spellStart"/>
      <w:r>
        <w:rPr>
          <w:color w:val="00B050"/>
          <w:lang w:val="en-US"/>
        </w:rPr>
        <w:t>test</w:t>
      </w:r>
      <w:r w:rsidRPr="00072A28">
        <w:rPr>
          <w:color w:val="00B050"/>
          <w:lang w:val="en-US"/>
        </w:rPr>
        <w:t>_</w:t>
      </w:r>
      <w:r>
        <w:rPr>
          <w:color w:val="00B050"/>
          <w:lang w:val="en-US"/>
        </w:rPr>
        <w:t>mode</w:t>
      </w:r>
      <w:proofErr w:type="spellEnd"/>
      <w:r>
        <w:rPr>
          <w:color w:val="00B050"/>
          <w:lang w:val="en-US"/>
        </w:rPr>
        <w:t xml:space="preserve"> </w:t>
      </w:r>
      <w:r w:rsidRPr="002F16CC">
        <w:rPr>
          <w:lang w:val="en-US"/>
        </w:rPr>
        <w:t>(</w:t>
      </w:r>
      <w:proofErr w:type="spellStart"/>
      <w:r>
        <w:rPr>
          <w:color w:val="00B050"/>
          <w:lang w:val="en-US"/>
        </w:rPr>
        <w:t>testmode</w:t>
      </w:r>
      <w:proofErr w:type="spellEnd"/>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3A63BFCF" w14:textId="77777777" w:rsidR="00480FA3" w:rsidRPr="00480FA3" w:rsidRDefault="00480FA3"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74C8D9EA" w:rsidR="009E5959" w:rsidRPr="00C87244" w:rsidRDefault="009E5959" w:rsidP="00356A86">
      <w:pPr>
        <w:numPr>
          <w:ilvl w:val="0"/>
          <w:numId w:val="3"/>
        </w:numPr>
        <w:rPr>
          <w:lang w:val="en-US"/>
        </w:rPr>
      </w:pPr>
      <w:r w:rsidRPr="00C87244">
        <w:rPr>
          <w:lang w:val="en-US"/>
        </w:rPr>
        <w:lastRenderedPageBreak/>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605401" w:rsidRPr="00C87244">
        <w:rPr>
          <w:lang w:val="en-US"/>
        </w:rPr>
        <w:t>(</w:t>
      </w:r>
      <w:r w:rsidR="00605401">
        <w:rPr>
          <w:noProof/>
          <w:lang w:val="en-US"/>
        </w:rPr>
        <w:t>58</w:t>
      </w:r>
      <w:r w:rsidR="00605401" w:rsidRPr="00C87244">
        <w:rPr>
          <w:lang w:val="en-US"/>
        </w:rPr>
        <w:t>)</w:t>
      </w:r>
      <w:r w:rsidR="00EB2485">
        <w:rPr>
          <w:lang w:val="en-US"/>
        </w:rPr>
        <w:fldChar w:fldCharType="end"/>
      </w:r>
      <w:r w:rsidR="00EB2485">
        <w:rPr>
          <w:lang w:val="en-US"/>
        </w:rPr>
        <w:t>.</w:t>
      </w:r>
    </w:p>
    <w:p w14:paraId="4CC273CB" w14:textId="436969E9"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311EA6C6"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605401" w:rsidRPr="00C87244">
        <w:rPr>
          <w:lang w:val="en-US"/>
        </w:rPr>
        <w:t>(</w:t>
      </w:r>
      <w:r w:rsidR="00605401">
        <w:rPr>
          <w:noProof/>
          <w:lang w:val="en-US"/>
        </w:rPr>
        <w:t>59</w:t>
      </w:r>
      <w:r>
        <w:rPr>
          <w:lang w:val="en-US"/>
        </w:rPr>
        <w:fldChar w:fldCharType="end"/>
      </w:r>
      <w:r>
        <w:rPr>
          <w:lang w:val="en-US"/>
        </w:rPr>
        <w:t>).</w:t>
      </w:r>
    </w:p>
    <w:p w14:paraId="1E904826" w14:textId="046E76DD"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605401" w:rsidRPr="00C87244">
        <w:rPr>
          <w:lang w:val="en-US"/>
        </w:rPr>
        <w:t>(</w:t>
      </w:r>
      <w:r w:rsidR="00605401">
        <w:rPr>
          <w:noProof/>
          <w:lang w:val="en-US"/>
        </w:rPr>
        <w:t>58</w:t>
      </w:r>
      <w:r w:rsidR="00605401"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lastRenderedPageBreak/>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177CB2B" w14:textId="77777777" w:rsidR="00480FA3" w:rsidRDefault="00480FA3" w:rsidP="003B6323">
      <w:pPr>
        <w:rPr>
          <w:lang w:val="en-US"/>
        </w:rPr>
      </w:pPr>
    </w:p>
    <w:p w14:paraId="7E939511" w14:textId="71A1E1F7"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05401">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05401">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C701BBF"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05401">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05401">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lastRenderedPageBreak/>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 xml:space="preserve">equilibrium </w:t>
      </w:r>
      <w:proofErr w:type="gramStart"/>
      <w:r w:rsidR="00483763" w:rsidRPr="00C87244">
        <w:rPr>
          <w:lang w:val="en-US"/>
        </w:rPr>
        <w:t>state, and</w:t>
      </w:r>
      <w:proofErr w:type="gramEnd"/>
      <w:r w:rsidR="00483763" w:rsidRPr="00C87244">
        <w:rPr>
          <w:lang w:val="en-US"/>
        </w:rPr>
        <w:t xml:space="preserve">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 xml:space="preserve">This option is convenient for setting </w:t>
      </w:r>
      <w:proofErr w:type="gramStart"/>
      <w:r w:rsidRPr="00C87244">
        <w:rPr>
          <w:lang w:val="en-US"/>
        </w:rPr>
        <w:t>bio-molecules</w:t>
      </w:r>
      <w:proofErr w:type="gramEnd"/>
      <w:r w:rsidRPr="00C87244">
        <w:rPr>
          <w:lang w:val="en-US"/>
        </w:rPr>
        <w:t xml:space="preserve"> in water, without manually specifying all the water molecules.</w:t>
      </w:r>
    </w:p>
    <w:p w14:paraId="56857F5D" w14:textId="77777777" w:rsidR="00480FA3" w:rsidRPr="00C87244" w:rsidRDefault="00480FA3" w:rsidP="0002478F">
      <w:pPr>
        <w:ind w:left="720"/>
        <w:rPr>
          <w:lang w:val="en-US"/>
        </w:rPr>
      </w:pPr>
    </w:p>
    <w:p w14:paraId="386A64FA" w14:textId="4B5BEF35"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w:t>
      </w:r>
      <w:proofErr w:type="gramStart"/>
      <w:r w:rsidRPr="00C87244">
        <w:rPr>
          <w:lang w:val="en-US"/>
        </w:rPr>
        <w:t>exactly the same</w:t>
      </w:r>
      <w:proofErr w:type="gramEnd"/>
      <w:r w:rsidRPr="00C87244">
        <w:rPr>
          <w:lang w:val="en-US"/>
        </w:rPr>
        <w:t xml:space="preserv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718024F1" w:rsidR="001325A3" w:rsidRPr="00C87244" w:rsidRDefault="001325A3" w:rsidP="00116748">
      <w:pPr>
        <w:pStyle w:val="Caption"/>
        <w:rPr>
          <w:lang w:val="en-US"/>
        </w:rPr>
      </w:pPr>
      <w:bookmarkStart w:id="222"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2</w:t>
      </w:r>
      <w:r w:rsidR="00D77B92" w:rsidRPr="00C87244">
        <w:rPr>
          <w:lang w:val="en-US"/>
        </w:rPr>
        <w:fldChar w:fldCharType="end"/>
      </w:r>
      <w:bookmarkEnd w:id="222"/>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3" w:name="_Ref113547042"/>
      <w:bookmarkStart w:id="224" w:name="_Toc138149176"/>
      <w:bookmarkStart w:id="225" w:name="_Toc155177033"/>
      <w:r w:rsidRPr="00C87244">
        <w:rPr>
          <w:lang w:val="en-US"/>
        </w:rPr>
        <w:t xml:space="preserve">File </w:t>
      </w:r>
      <w:r w:rsidRPr="00C87244">
        <w:rPr>
          <w:color w:val="1F497D"/>
          <w:lang w:val="en-US"/>
        </w:rPr>
        <w:t>NUMERICAL_PARAMETERS.txt</w:t>
      </w:r>
      <w:bookmarkEnd w:id="223"/>
      <w:bookmarkEnd w:id="224"/>
      <w:bookmarkEnd w:id="225"/>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0C46CA9C"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39D71E74"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0717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1]"},"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lastRenderedPageBreak/>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1052F1E2" w:rsidR="00AD7EA7" w:rsidRDefault="00AD7EA7" w:rsidP="00AD7EA7">
            <w:pPr>
              <w:pStyle w:val="ListParagraph"/>
              <w:ind w:left="0" w:firstLine="0"/>
              <w:rPr>
                <w:lang w:val="en-US"/>
              </w:rPr>
            </w:pPr>
            <w:r>
              <w:rPr>
                <w:lang w:val="en-US"/>
              </w:rPr>
              <w:t>Using atomic EPICS database for atomic ionization potentials, photoabsorption cross sections (and other atomic parameters); and BEB inelastic scattering cross sections for electrons</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A1077A">
              <w:rPr>
                <w:rFonts w:ascii="Cambria Math" w:hAnsi="Cambria Math" w:cs="Cambria Math"/>
                <w:lang w:val="en-US"/>
              </w:rPr>
              <w:instrText>∼</w:instrText>
            </w:r>
            <w:r w:rsidR="00A1077A">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1]"},"properties":{"noteIndex":0},"schema":"https://github.com/citation-style-language/schema/raw/master/csl-citation.json"}</w:instrText>
            </w:r>
            <w:r w:rsidR="00A1077A" w:rsidRPr="00FA4EF1">
              <w:rPr>
                <w:lang w:val="en-US"/>
              </w:rPr>
              <w:fldChar w:fldCharType="separate"/>
            </w:r>
            <w:r w:rsidR="00A1077A" w:rsidRPr="007B23DB">
              <w:rPr>
                <w:noProof/>
                <w:lang w:val="en-US"/>
              </w:rPr>
              <w:t>[54,121]</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t>CDF</w:t>
            </w:r>
          </w:p>
        </w:tc>
        <w:tc>
          <w:tcPr>
            <w:tcW w:w="5387" w:type="dxa"/>
          </w:tcPr>
          <w:p w14:paraId="4F62F33A" w14:textId="2F670507" w:rsidR="00AD7EA7" w:rsidRDefault="00642382" w:rsidP="00AD7EA7">
            <w:pPr>
              <w:pStyle w:val="ListParagraph"/>
              <w:ind w:left="0" w:firstLine="0"/>
              <w:rPr>
                <w:lang w:val="en-US"/>
              </w:rPr>
            </w:pPr>
            <w:r>
              <w:rPr>
                <w:lang w:val="en-US"/>
              </w:rPr>
              <w:t xml:space="preserve">Use </w:t>
            </w:r>
            <w:proofErr w:type="spellStart"/>
            <w:r>
              <w:rPr>
                <w:lang w:val="en-US"/>
              </w:rPr>
              <w:t>cdf</w:t>
            </w:r>
            <w:proofErr w:type="spellEnd"/>
            <w:r>
              <w:rPr>
                <w:lang w:val="en-US"/>
              </w:rPr>
              <w:t>-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26" w:name="OLE_LINK3"/>
            <w:proofErr w:type="gramStart"/>
            <w:r>
              <w:rPr>
                <w:lang w:val="en-US"/>
              </w:rPr>
              <w:t>CDF:EADL</w:t>
            </w:r>
            <w:bookmarkEnd w:id="226"/>
            <w:proofErr w:type="gramEnd"/>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w:t>
      </w:r>
      <w:proofErr w:type="spellStart"/>
      <w:r>
        <w:rPr>
          <w:lang w:val="en-US"/>
        </w:rPr>
        <w:t>cdf</w:t>
      </w:r>
      <w:proofErr w:type="spellEnd"/>
      <w:r>
        <w:rPr>
          <w:lang w:val="en-US"/>
        </w:rPr>
        <w:t xml:space="preserve">-file may not be consistent with it, and thus it is not possible to use </w:t>
      </w:r>
      <w:proofErr w:type="spellStart"/>
      <w:r>
        <w:rPr>
          <w:lang w:val="en-US"/>
        </w:rPr>
        <w:t>cdf</w:t>
      </w:r>
      <w:proofErr w:type="spellEnd"/>
      <w:r>
        <w:rPr>
          <w:lang w:val="en-US"/>
        </w:rPr>
        <w:t xml:space="preserve">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69481D4A"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605401">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605401">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w:t>
      </w:r>
      <w:r>
        <w:rPr>
          <w:lang w:val="en-US"/>
        </w:rPr>
        <w:lastRenderedPageBreak/>
        <w:t>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w:t>
      </w:r>
      <w:proofErr w:type="gramStart"/>
      <w:r w:rsidRPr="00C87244">
        <w:rPr>
          <w:lang w:val="en-US"/>
        </w:rPr>
        <w:t xml:space="preserve">step, </w:t>
      </w:r>
      <w:r w:rsidR="002003CE" w:rsidRPr="00C87244">
        <w:rPr>
          <w:lang w:val="en-US"/>
        </w:rPr>
        <w:t>and</w:t>
      </w:r>
      <w:proofErr w:type="gramEnd"/>
      <w:r w:rsidR="002003CE" w:rsidRPr="00C87244">
        <w:rPr>
          <w:lang w:val="en-US"/>
        </w:rPr>
        <w:t xml:space="preserve">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152DD15F"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0717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11BFB0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0717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2]"},"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w:t>
      </w:r>
      <w:proofErr w:type="gramStart"/>
      <w:r w:rsidRPr="00C87244">
        <w:rPr>
          <w:lang w:val="en-US"/>
        </w:rPr>
        <w:t>included;</w:t>
      </w:r>
      <w:proofErr w:type="gramEnd"/>
      <w:r w:rsidRPr="00C87244">
        <w:rPr>
          <w:lang w:val="en-US"/>
        </w:rPr>
        <w:t xml:space="preserve">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lastRenderedPageBreak/>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71D7DCB9"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605401" w:rsidRPr="00C87244">
        <w:rPr>
          <w:color w:val="4F81BD" w:themeColor="accent1"/>
          <w:lang w:val="en-US"/>
        </w:rPr>
        <w:t>Calculation of electron-ion coupling parameter g(</w:t>
      </w:r>
      <w:proofErr w:type="spellStart"/>
      <w:r w:rsidR="00605401" w:rsidRPr="00C87244">
        <w:rPr>
          <w:color w:val="4F81BD" w:themeColor="accent1"/>
          <w:lang w:val="en-US"/>
        </w:rPr>
        <w:t>T</w:t>
      </w:r>
      <w:r w:rsidR="00605401" w:rsidRPr="00605401">
        <w:rPr>
          <w:color w:val="4F81BD" w:themeColor="accent1"/>
          <w:lang w:val="en-US"/>
        </w:rPr>
        <w:t>e</w:t>
      </w:r>
      <w:proofErr w:type="spellEnd"/>
      <w:r w:rsidR="00605401" w:rsidRPr="00C87244">
        <w:rPr>
          <w:color w:val="4F81BD" w:themeColor="accent1"/>
          <w:lang w:val="en-US"/>
        </w:rPr>
        <w:t>), C</w:t>
      </w:r>
      <w:r w:rsidR="00605401" w:rsidRPr="00605401">
        <w:rPr>
          <w:color w:val="4F81BD" w:themeColor="accent1"/>
          <w:lang w:val="en-US"/>
        </w:rPr>
        <w:t>e</w:t>
      </w:r>
      <w:r w:rsidR="00605401" w:rsidRPr="00C87244">
        <w:rPr>
          <w:color w:val="4F81BD" w:themeColor="accent1"/>
          <w:lang w:val="en-US"/>
        </w:rPr>
        <w:t>(</w:t>
      </w:r>
      <w:proofErr w:type="spellStart"/>
      <w:r w:rsidR="00605401" w:rsidRPr="00C87244">
        <w:rPr>
          <w:color w:val="4F81BD" w:themeColor="accent1"/>
          <w:lang w:val="en-US"/>
        </w:rPr>
        <w:t>T</w:t>
      </w:r>
      <w:r w:rsidR="00605401" w:rsidRPr="00605401">
        <w:rPr>
          <w:color w:val="4F81BD" w:themeColor="accent1"/>
          <w:lang w:val="en-US"/>
        </w:rPr>
        <w:t>e</w:t>
      </w:r>
      <w:proofErr w:type="spellEnd"/>
      <w:r w:rsidR="00605401" w:rsidRPr="00C87244">
        <w:rPr>
          <w:color w:val="4F81BD" w:themeColor="accent1"/>
          <w:lang w:val="en-US"/>
        </w:rPr>
        <w:t>), μ(</w:t>
      </w:r>
      <w:proofErr w:type="spellStart"/>
      <w:r w:rsidR="00605401" w:rsidRPr="00C87244">
        <w:rPr>
          <w:color w:val="4F81BD" w:themeColor="accent1"/>
          <w:lang w:val="en-US"/>
        </w:rPr>
        <w:t>T</w:t>
      </w:r>
      <w:r w:rsidR="00605401" w:rsidRPr="00605401">
        <w:rPr>
          <w:color w:val="4F81BD" w:themeColor="accent1"/>
          <w:lang w:val="en-US"/>
        </w:rPr>
        <w:t>e</w:t>
      </w:r>
      <w:proofErr w:type="spellEnd"/>
      <w:r w:rsidR="00605401"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 xml:space="preserve">et 5 eV by default to separate </w:t>
      </w:r>
      <w:proofErr w:type="gramStart"/>
      <w:r w:rsidRPr="00C87244">
        <w:rPr>
          <w:lang w:val="en-US"/>
        </w:rPr>
        <w:t>over-band-gap</w:t>
      </w:r>
      <w:proofErr w:type="gramEnd"/>
      <w:r w:rsidRPr="00C87244">
        <w:rPr>
          <w:lang w:val="en-US"/>
        </w:rPr>
        <w:t xml:space="preserve">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proofErr w:type="gramStart"/>
      <w:r w:rsidRPr="00C87244">
        <w:rPr>
          <w:lang w:val="en-US"/>
        </w:rPr>
        <w:t>Quenching;</w:t>
      </w:r>
      <w:proofErr w:type="gramEnd"/>
      <w:r w:rsidRPr="00C87244">
        <w:rPr>
          <w:lang w:val="en-US"/>
        </w:rPr>
        <w:t xml:space="preserve">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w:t>
      </w:r>
      <w:proofErr w:type="gramStart"/>
      <w:r w:rsidR="00F9112E" w:rsidRPr="00C87244">
        <w:rPr>
          <w:lang w:val="en-US"/>
        </w:rPr>
        <w:t>Similar to</w:t>
      </w:r>
      <w:proofErr w:type="gramEnd"/>
      <w:r w:rsidR="00F9112E" w:rsidRPr="00C87244">
        <w:rPr>
          <w:lang w:val="en-US"/>
        </w:rPr>
        <w:t xml:space="preserve">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4665241A"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lastRenderedPageBreak/>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7A46F31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w:t>
      </w:r>
      <w:proofErr w:type="gramStart"/>
      <w:r w:rsidRPr="00C87244">
        <w:rPr>
          <w:lang w:val="en-US"/>
        </w:rPr>
        <w:t>is considered to be</w:t>
      </w:r>
      <w:proofErr w:type="gramEnd"/>
      <w:r w:rsidRPr="00C87244">
        <w:rPr>
          <w:lang w:val="en-US"/>
        </w:rPr>
        <w:t xml:space="preserv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w:t>
      </w:r>
      <w:r w:rsidRPr="00C87244">
        <w:rPr>
          <w:lang w:val="en-US"/>
        </w:rPr>
        <w:lastRenderedPageBreak/>
        <w:t>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roofErr w:type="gramStart"/>
      <w:r w:rsidRPr="00C87244">
        <w:rPr>
          <w:lang w:val="en-US"/>
        </w:rPr>
        <w:t>);</w:t>
      </w:r>
      <w:proofErr w:type="gramEnd"/>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proofErr w:type="gramStart"/>
      <w:r w:rsidRPr="00C87244">
        <w:rPr>
          <w:lang w:val="en-US"/>
        </w:rPr>
        <w:t>);</w:t>
      </w:r>
      <w:proofErr w:type="gram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proofErr w:type="gramStart"/>
      <w:r>
        <w:rPr>
          <w:lang w:val="en-US"/>
        </w:rPr>
        <w:t>)</w:t>
      </w:r>
      <w:r w:rsidRPr="00C87244">
        <w:rPr>
          <w:lang w:val="en-US"/>
        </w:rPr>
        <w:t>;</w:t>
      </w:r>
      <w:proofErr w:type="gram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roofErr w:type="gramStart"/>
      <w:r w:rsidRPr="00C87244">
        <w:rPr>
          <w:lang w:val="en-US"/>
        </w:rPr>
        <w:t>);</w:t>
      </w:r>
      <w:proofErr w:type="gramEnd"/>
    </w:p>
    <w:p w14:paraId="3BF709EE" w14:textId="647A2230" w:rsidR="009151E2" w:rsidRDefault="009151E2" w:rsidP="00332ECC">
      <w:pPr>
        <w:rPr>
          <w:lang w:val="en-US"/>
        </w:rPr>
      </w:pPr>
      <w:r w:rsidRPr="00C87244">
        <w:rPr>
          <w:lang w:val="en-US"/>
        </w:rPr>
        <w:t xml:space="preserve">-2 means to printout only the distribution on the given grid, with the parameters defined by the two other numbers in this </w:t>
      </w:r>
      <w:proofErr w:type="gramStart"/>
      <w:r w:rsidRPr="00C87244">
        <w:rPr>
          <w:lang w:val="en-US"/>
        </w:rPr>
        <w:t>line;</w:t>
      </w:r>
      <w:proofErr w:type="gramEnd"/>
    </w:p>
    <w:p w14:paraId="3C7E8964" w14:textId="508077E4" w:rsidR="00A8104C" w:rsidRDefault="00A8104C" w:rsidP="00332ECC">
      <w:pPr>
        <w:rPr>
          <w:lang w:val="en-US"/>
        </w:rPr>
      </w:pPr>
      <w:r>
        <w:rPr>
          <w:lang w:val="en-US"/>
        </w:rPr>
        <w:t xml:space="preserve">3 means printout all three types of the distributions: on the energy levels, orbital-resolved, and on the </w:t>
      </w:r>
      <w:proofErr w:type="gramStart"/>
      <w:r>
        <w:rPr>
          <w:lang w:val="en-US"/>
        </w:rPr>
        <w:t>grid</w:t>
      </w:r>
      <w:r w:rsidR="00DD7FE3">
        <w:rPr>
          <w:lang w:val="en-US"/>
        </w:rPr>
        <w:t>;</w:t>
      </w:r>
      <w:proofErr w:type="gramEnd"/>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lastRenderedPageBreak/>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proofErr w:type="gramStart"/>
      <w:r w:rsidRPr="004B0EDA">
        <w:rPr>
          <w:color w:val="00B050"/>
          <w:lang w:val="en-US"/>
        </w:rPr>
        <w:t xml:space="preserve">fa </w:t>
      </w:r>
      <w:r>
        <w:rPr>
          <w:lang w:val="en-US"/>
        </w:rPr>
        <w:t>’</w:t>
      </w:r>
      <w:proofErr w:type="gramEnd"/>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21"/>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960655">
        <w:rPr>
          <w:rStyle w:val="FootnoteReference"/>
        </w:rPr>
        <w:footnoteReference w:id="22"/>
      </w:r>
      <w:r w:rsidR="00C753B0" w:rsidRPr="00C87244">
        <w:rPr>
          <w:lang w:val="en-US"/>
        </w:rPr>
        <w:t>, OVITO</w:t>
      </w:r>
      <w:r w:rsidR="00E02A96" w:rsidRPr="00960655">
        <w:rPr>
          <w:rStyle w:val="FootnoteReference"/>
        </w:rPr>
        <w:footnoteReference w:id="23"/>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4"/>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5"/>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lastRenderedPageBreak/>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w:t>
      </w:r>
      <w:proofErr w:type="spellStart"/>
      <w:r w:rsidR="006510B5" w:rsidRPr="00C87244">
        <w:rPr>
          <w:lang w:val="en-US"/>
        </w:rPr>
        <w:t>u^</w:t>
      </w:r>
      <w:r w:rsidR="006510B5" w:rsidRPr="00C87244">
        <w:rPr>
          <w:i/>
          <w:lang w:val="en-US"/>
        </w:rPr>
        <w:t>N</w:t>
      </w:r>
      <w:proofErr w:type="spellEnd"/>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proofErr w:type="spellStart"/>
      <w:proofErr w:type="gramStart"/>
      <w:r>
        <w:rPr>
          <w:lang w:val="en-US"/>
        </w:rPr>
        <w:t>name:all</w:t>
      </w:r>
      <w:proofErr w:type="spellEnd"/>
      <w:proofErr w:type="gram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314E44DD"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605401" w:rsidRPr="00605401">
        <w:rPr>
          <w:b/>
          <w:bCs/>
          <w:sz w:val="18"/>
          <w:szCs w:val="18"/>
          <w:lang w:val="en-US"/>
        </w:rPr>
        <w:t xml:space="preserve">Figure </w:t>
      </w:r>
      <w:r w:rsidR="00605401" w:rsidRPr="00605401">
        <w:rPr>
          <w:b/>
          <w:bCs/>
          <w:noProof/>
          <w:sz w:val="18"/>
          <w:szCs w:val="18"/>
          <w:lang w:val="en-US"/>
        </w:rPr>
        <w:t>VI</w:t>
      </w:r>
      <w:r w:rsidR="00605401" w:rsidRPr="00605401">
        <w:rPr>
          <w:b/>
          <w:bCs/>
          <w:sz w:val="18"/>
          <w:szCs w:val="18"/>
          <w:lang w:val="en-US"/>
        </w:rPr>
        <w:t>.</w:t>
      </w:r>
      <w:r w:rsidR="00605401" w:rsidRPr="00605401">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602DCE59" w:rsidR="00E10CDF" w:rsidRPr="00C87244" w:rsidRDefault="00E10CDF" w:rsidP="00E10CDF">
      <w:pPr>
        <w:spacing w:after="0"/>
        <w:ind w:left="357"/>
        <w:rPr>
          <w:b/>
          <w:bCs/>
          <w:color w:val="0070C0"/>
          <w:sz w:val="18"/>
          <w:szCs w:val="18"/>
          <w:lang w:val="en-US"/>
        </w:rPr>
      </w:pPr>
      <w:bookmarkStart w:id="227"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605401">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605401">
        <w:rPr>
          <w:b/>
          <w:bCs/>
          <w:noProof/>
          <w:color w:val="0070C0"/>
          <w:sz w:val="18"/>
          <w:szCs w:val="18"/>
          <w:lang w:val="en-US"/>
        </w:rPr>
        <w:t>4</w:t>
      </w:r>
      <w:r w:rsidRPr="00C87244">
        <w:rPr>
          <w:b/>
          <w:bCs/>
          <w:color w:val="0070C0"/>
          <w:sz w:val="18"/>
          <w:szCs w:val="18"/>
          <w:lang w:val="en-US"/>
        </w:rPr>
        <w:fldChar w:fldCharType="end"/>
      </w:r>
      <w:bookmarkEnd w:id="227"/>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lastRenderedPageBreak/>
        <w:t>For a central section of the supercell, section along all three axes can be defined:</w:t>
      </w:r>
    </w:p>
    <w:p w14:paraId="7178762A" w14:textId="0010D799" w:rsidR="006C1F73" w:rsidRDefault="006C1F73" w:rsidP="00660865">
      <w:pPr>
        <w:rPr>
          <w:lang w:val="en-US"/>
        </w:rPr>
      </w:pPr>
      <w:r>
        <w:rPr>
          <w:lang w:val="en-US"/>
        </w:rPr>
        <w:t>1.5&lt;X&lt;9; 2&lt;Y&lt;</w:t>
      </w:r>
      <w:proofErr w:type="gramStart"/>
      <w:r>
        <w:rPr>
          <w:lang w:val="en-US"/>
        </w:rPr>
        <w:t>7</w:t>
      </w:r>
      <w:r w:rsidR="00B248EC">
        <w:rPr>
          <w:lang w:val="en-US"/>
        </w:rPr>
        <w:t xml:space="preserve"> </w:t>
      </w:r>
      <w:r>
        <w:rPr>
          <w:lang w:val="en-US"/>
        </w:rPr>
        <w:t>;</w:t>
      </w:r>
      <w:proofErr w:type="gramEnd"/>
      <w:r>
        <w:rPr>
          <w:lang w:val="en-US"/>
        </w:rPr>
        <w:t xml:space="preserve">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proofErr w:type="gramStart"/>
      <w:r w:rsidR="002003CE" w:rsidRPr="00C87244">
        <w:rPr>
          <w:lang w:val="en-US"/>
        </w:rPr>
        <w:t xml:space="preserve">are </w:t>
      </w:r>
      <w:r w:rsidRPr="00C87244">
        <w:rPr>
          <w:lang w:val="en-US"/>
        </w:rPr>
        <w:t>considered to be</w:t>
      </w:r>
      <w:proofErr w:type="gramEnd"/>
      <w:r w:rsidRPr="00C87244">
        <w:rPr>
          <w:lang w:val="en-US"/>
        </w:rPr>
        <w:t xml:space="preserv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w:t>
      </w:r>
      <w:proofErr w:type="gramStart"/>
      <w:r w:rsidRPr="00C87244">
        <w:rPr>
          <w:lang w:val="en-US"/>
        </w:rPr>
        <w:t>), and</w:t>
      </w:r>
      <w:proofErr w:type="gramEnd"/>
      <w:r w:rsidRPr="00C87244">
        <w:rPr>
          <w:lang w:val="en-US"/>
        </w:rPr>
        <w:t xml:space="preserve">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 xml:space="preserve">by using “*” (times) </w:t>
      </w:r>
      <w:proofErr w:type="gramStart"/>
      <w:r>
        <w:rPr>
          <w:lang w:val="en-US"/>
        </w:rPr>
        <w:t>symbol;</w:t>
      </w:r>
      <w:proofErr w:type="gramEnd"/>
      <w:r>
        <w:rPr>
          <w:lang w:val="en-US"/>
        </w:rPr>
        <w:t xml:space="preserve">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w:t>
      </w:r>
      <w:proofErr w:type="gramStart"/>
      <w:r w:rsidRPr="00C87244">
        <w:rPr>
          <w:lang w:val="en-US"/>
        </w:rPr>
        <w:t>absolutely sure</w:t>
      </w:r>
      <w:proofErr w:type="gramEnd"/>
      <w:r w:rsidRPr="00C87244">
        <w:rPr>
          <w:lang w:val="en-US"/>
        </w:rPr>
        <w:t xml:space="preserv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19384CDA"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605401" w:rsidRPr="00605401">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8A524DD" w:rsidR="00693073" w:rsidRPr="00C87244" w:rsidRDefault="00693073" w:rsidP="00693073">
      <w:pPr>
        <w:spacing w:after="0"/>
        <w:ind w:left="357"/>
        <w:rPr>
          <w:b/>
          <w:bCs/>
          <w:color w:val="0070C0"/>
          <w:sz w:val="18"/>
          <w:szCs w:val="18"/>
          <w:lang w:val="en-US"/>
        </w:rPr>
      </w:pPr>
      <w:bookmarkStart w:id="228"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605401">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605401">
        <w:rPr>
          <w:b/>
          <w:bCs/>
          <w:noProof/>
          <w:color w:val="0070C0"/>
          <w:sz w:val="18"/>
          <w:szCs w:val="18"/>
          <w:lang w:val="en-US"/>
        </w:rPr>
        <w:t>5</w:t>
      </w:r>
      <w:r w:rsidR="00B87D77" w:rsidRPr="00C87244">
        <w:rPr>
          <w:b/>
          <w:bCs/>
          <w:color w:val="0070C0"/>
          <w:sz w:val="18"/>
          <w:szCs w:val="18"/>
          <w:lang w:val="en-US"/>
        </w:rPr>
        <w:fldChar w:fldCharType="end"/>
      </w:r>
      <w:bookmarkEnd w:id="228"/>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17BC524E"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605401" w:rsidRPr="00605401">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397BF59E"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605401" w:rsidRPr="00605401">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9" w:name="_Ref43995759"/>
      <w:bookmarkStart w:id="230" w:name="_Toc138149177"/>
      <w:bookmarkStart w:id="231" w:name="_Toc155177034"/>
      <w:r w:rsidRPr="00C87244">
        <w:rPr>
          <w:lang w:val="en-US"/>
        </w:rPr>
        <w:t xml:space="preserve">Executing consecutive runs of the program </w:t>
      </w:r>
      <w:r w:rsidR="00C25FD8" w:rsidRPr="00C87244">
        <w:rPr>
          <w:lang w:val="en-US"/>
        </w:rPr>
        <w:t>automatically</w:t>
      </w:r>
      <w:bookmarkEnd w:id="229"/>
      <w:bookmarkEnd w:id="230"/>
      <w:bookmarkEnd w:id="231"/>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 xml:space="preserve">will use the original file NUMERICAL_PARAMETERS.txt instead. </w:t>
      </w:r>
      <w:r w:rsidRPr="00C87244">
        <w:rPr>
          <w:lang w:val="en-US"/>
        </w:rPr>
        <w:lastRenderedPageBreak/>
        <w:t>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7181D7B2"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605401" w:rsidRPr="00C87244">
        <w:rPr>
          <w:lang w:val="en-US"/>
        </w:rPr>
        <w:t xml:space="preserve">Figure </w:t>
      </w:r>
      <w:r w:rsidR="00605401">
        <w:rPr>
          <w:noProof/>
          <w:lang w:val="en-US"/>
        </w:rPr>
        <w:t>VI</w:t>
      </w:r>
      <w:r w:rsidR="00605401" w:rsidRPr="00C87244">
        <w:rPr>
          <w:lang w:val="en-US"/>
        </w:rPr>
        <w:t>.</w:t>
      </w:r>
      <w:r w:rsidR="00605401">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1697F16A" w:rsidR="00E75592" w:rsidRPr="00E75592" w:rsidRDefault="00E75592" w:rsidP="00E75592">
      <w:pPr>
        <w:pStyle w:val="Caption"/>
        <w:rPr>
          <w:lang w:val="en-US"/>
        </w:rPr>
      </w:pPr>
      <w:bookmarkStart w:id="232"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05401">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05401">
        <w:rPr>
          <w:noProof/>
          <w:lang w:val="en-US"/>
        </w:rPr>
        <w:t>6</w:t>
      </w:r>
      <w:r w:rsidRPr="00C87244">
        <w:rPr>
          <w:lang w:val="en-US"/>
        </w:rPr>
        <w:fldChar w:fldCharType="end"/>
      </w:r>
      <w:bookmarkEnd w:id="232"/>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3" w:name="_Toc138149178"/>
      <w:bookmarkStart w:id="234" w:name="_Ref139045089"/>
      <w:bookmarkStart w:id="235" w:name="_Ref139700625"/>
      <w:bookmarkStart w:id="236" w:name="_Toc155177035"/>
      <w:bookmarkStart w:id="237" w:name="_Ref157246113"/>
      <w:r w:rsidRPr="00C87244">
        <w:rPr>
          <w:lang w:val="en-US"/>
        </w:rPr>
        <w:lastRenderedPageBreak/>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3"/>
      <w:bookmarkEnd w:id="234"/>
      <w:bookmarkEnd w:id="235"/>
      <w:bookmarkEnd w:id="236"/>
      <w:bookmarkEnd w:id="237"/>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8" w:name="_Toc138149179"/>
      <w:bookmarkStart w:id="239"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8"/>
      <w:bookmarkEnd w:id="239"/>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FA8A4C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2D08023"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6915A542"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D2B677F"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BAD81EA"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0717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0107424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01B0973"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lastRenderedPageBreak/>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1A255AD2" w:rsidR="00007993" w:rsidRPr="00C87244" w:rsidRDefault="00007993" w:rsidP="00116748">
      <w:pPr>
        <w:pStyle w:val="Caption"/>
        <w:rPr>
          <w:lang w:val="en-US"/>
        </w:rPr>
      </w:pPr>
      <w:bookmarkStart w:id="240"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7</w:t>
      </w:r>
      <w:r w:rsidR="00D77B92" w:rsidRPr="00C87244">
        <w:rPr>
          <w:lang w:val="en-US"/>
        </w:rPr>
        <w:fldChar w:fldCharType="end"/>
      </w:r>
      <w:r w:rsidRPr="00C87244">
        <w:rPr>
          <w:lang w:val="en-US"/>
        </w:rPr>
        <w:t>. 3TB TB_Hamiltonian_parameters.txt</w:t>
      </w:r>
      <w:bookmarkEnd w:id="240"/>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960655">
        <w:rPr>
          <w:rStyle w:val="FootnoteReference"/>
        </w:rPr>
        <w:footnoteReference w:id="26"/>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 xml:space="preserve">defines embedding cut-off function parameters, ensuring the interaction is </w:t>
      </w:r>
      <w:proofErr w:type="gramStart"/>
      <w:r w:rsidR="00007993" w:rsidRPr="00C87244">
        <w:rPr>
          <w:lang w:val="en-US"/>
        </w:rPr>
        <w:t>short-ranged</w:t>
      </w:r>
      <w:proofErr w:type="gramEnd"/>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6DF281B" w:rsidR="001A11F7" w:rsidRPr="00C87244" w:rsidRDefault="001A11F7" w:rsidP="00116748">
      <w:pPr>
        <w:pStyle w:val="Caption"/>
        <w:rPr>
          <w:lang w:val="en-US"/>
        </w:rPr>
      </w:pPr>
      <w:bookmarkStart w:id="241"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9</w:t>
      </w:r>
      <w:r w:rsidR="00D77B92" w:rsidRPr="00C87244">
        <w:rPr>
          <w:lang w:val="en-US"/>
        </w:rPr>
        <w:fldChar w:fldCharType="end"/>
      </w:r>
      <w:bookmarkEnd w:id="241"/>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42"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0</w:t>
      </w:r>
      <w:r w:rsidR="00D77B92" w:rsidRPr="00C87244">
        <w:rPr>
          <w:lang w:val="en-US"/>
        </w:rPr>
        <w:fldChar w:fldCharType="end"/>
      </w:r>
      <w:bookmarkEnd w:id="242"/>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39EC617F"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DCAC0D5" w:rsidR="00060FAC" w:rsidRPr="00C87244" w:rsidRDefault="00060FAC" w:rsidP="00116748">
      <w:pPr>
        <w:pStyle w:val="Caption"/>
        <w:rPr>
          <w:lang w:val="en-US"/>
        </w:rPr>
      </w:pPr>
      <w:bookmarkStart w:id="243"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1</w:t>
      </w:r>
      <w:r w:rsidR="00D77B92" w:rsidRPr="00C87244">
        <w:rPr>
          <w:lang w:val="en-US"/>
        </w:rPr>
        <w:fldChar w:fldCharType="end"/>
      </w:r>
      <w:bookmarkEnd w:id="243"/>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4" w:name="_Ref428009"/>
      <w:bookmarkStart w:id="245"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2</w:t>
      </w:r>
      <w:r w:rsidR="00D77B92" w:rsidRPr="00C87244">
        <w:rPr>
          <w:lang w:val="en-US"/>
        </w:rPr>
        <w:fldChar w:fldCharType="end"/>
      </w:r>
      <w:bookmarkEnd w:id="244"/>
      <w:bookmarkEnd w:id="245"/>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6AEFF655"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64D81BC9" w:rsidR="006323F0" w:rsidRPr="00C87244" w:rsidRDefault="00000000"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39EB2C72" w:rsidR="006323F0" w:rsidRPr="00C87244" w:rsidRDefault="00000000"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5BA302C8" w:rsidR="00D53236" w:rsidRPr="00C87244" w:rsidRDefault="00000000"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1D075F6"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0717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6]"},"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5B2D767E"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707172">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1DD459B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0717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52A190A4"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0717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9]"},"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4F8325D0"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0717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40]"},"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1FCF049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21ABDD0D"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3940D22" w:rsidR="00F061ED" w:rsidRPr="00C87244" w:rsidRDefault="00F061ED" w:rsidP="00356A86">
      <w:pPr>
        <w:pStyle w:val="ListParagraph"/>
        <w:numPr>
          <w:ilvl w:val="0"/>
          <w:numId w:val="48"/>
        </w:numPr>
        <w:rPr>
          <w:lang w:val="en-US"/>
        </w:rPr>
      </w:pPr>
      <w:r w:rsidRPr="00C87244">
        <w:rPr>
          <w:lang w:val="en-US"/>
        </w:rPr>
        <w:lastRenderedPageBreak/>
        <w:t>Verners_2023 containing parameters for a range of materials (</w:t>
      </w:r>
      <w:proofErr w:type="gramStart"/>
      <w:r w:rsidRPr="00C87244">
        <w:rPr>
          <w:lang w:val="en-US"/>
        </w:rPr>
        <w:t>similar to</w:t>
      </w:r>
      <w:proofErr w:type="gramEnd"/>
      <w:r w:rsidRPr="00C87244">
        <w:rPr>
          <w:lang w:val="en-US"/>
        </w:rPr>
        <w:t xml:space="preserve"> </w:t>
      </w:r>
      <w:proofErr w:type="spellStart"/>
      <w:r w:rsidRPr="00C87244">
        <w:rPr>
          <w:lang w:val="en-US"/>
        </w:rPr>
        <w:t>pbc</w:t>
      </w:r>
      <w:proofErr w:type="spellEnd"/>
      <w:r w:rsidRPr="00C87244">
        <w:rPr>
          <w:lang w:val="en-US"/>
        </w:rPr>
        <w:t xml:space="preserve">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6AF9961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0717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1]"},"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3E41BB99"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9" w:history="1">
        <w:r w:rsidRPr="00C87244">
          <w:rPr>
            <w:rStyle w:val="Hyperlink"/>
            <w:lang w:val="en-US"/>
          </w:rPr>
          <w:t>https://apps.dtic.mil/sti/tr/pdf/AD1026685.pdf</w:t>
        </w:r>
      </w:hyperlink>
      <w:r w:rsidRPr="00C87244">
        <w:rPr>
          <w:lang w:val="en-US"/>
        </w:rPr>
        <w:t xml:space="preserve"> </w:t>
      </w:r>
    </w:p>
    <w:p w14:paraId="2502C33F" w14:textId="32AD71CA"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04116E1C"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5FFEA7" w:rsidR="00D15B6D" w:rsidRPr="00C87244" w:rsidRDefault="00000000"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DBEEA13" w:rsidR="004668E8" w:rsidRPr="00C87244" w:rsidRDefault="00000000"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57FE87" w:rsidR="00ED517B" w:rsidRPr="00C87244" w:rsidRDefault="00000000"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1006B0C" w:rsidR="00854482" w:rsidRPr="00C87244" w:rsidRDefault="00000000"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13D1C717" w:rsidR="000D5B07" w:rsidRPr="00C87244" w:rsidRDefault="00000000"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E78E96E" w:rsidR="00FB5CB0" w:rsidRPr="00C87244" w:rsidRDefault="00000000"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1FC8C396"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960655">
        <w:rPr>
          <w:rStyle w:val="FootnoteReference"/>
        </w:rPr>
        <w:footnoteReference w:id="27"/>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279A4416"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60FFD43F" w:rsidR="00BE0B0D" w:rsidRPr="00C87244" w:rsidRDefault="00BE0B0D" w:rsidP="00C0215F">
      <w:pPr>
        <w:pStyle w:val="Caption"/>
        <w:ind w:firstLine="0"/>
        <w:rPr>
          <w:lang w:val="en-US"/>
        </w:rPr>
      </w:pPr>
      <w:bookmarkStart w:id="246"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3</w:t>
      </w:r>
      <w:r w:rsidR="00D77B92" w:rsidRPr="00C87244">
        <w:rPr>
          <w:lang w:val="en-US"/>
        </w:rPr>
        <w:fldChar w:fldCharType="end"/>
      </w:r>
      <w:bookmarkEnd w:id="246"/>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4</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w:t>
      </w:r>
      <w:proofErr w:type="gramStart"/>
      <w:r w:rsidRPr="00C87244">
        <w:rPr>
          <w:lang w:val="en-US"/>
        </w:rPr>
        <w:t>exactly the same</w:t>
      </w:r>
      <w:proofErr w:type="gramEnd"/>
      <w:r w:rsidRPr="00C87244">
        <w:rPr>
          <w:lang w:val="en-US"/>
        </w:rPr>
        <w:t xml:space="preserv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D134F16"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8"/>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0480F843"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6,142]"},"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354DAAD" w:rsidR="00164E30" w:rsidRPr="00C87244" w:rsidRDefault="00164E30" w:rsidP="00116748">
      <w:pPr>
        <w:pStyle w:val="Caption"/>
        <w:rPr>
          <w:lang w:val="en-US"/>
        </w:rPr>
      </w:pPr>
      <w:bookmarkStart w:id="247"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6</w:t>
      </w:r>
      <w:r w:rsidR="00D77B92" w:rsidRPr="00C87244">
        <w:rPr>
          <w:lang w:val="en-US"/>
        </w:rPr>
        <w:fldChar w:fldCharType="end"/>
      </w:r>
      <w:bookmarkEnd w:id="247"/>
      <w:r w:rsidRPr="00C87244">
        <w:rPr>
          <w:lang w:val="en-US"/>
        </w:rPr>
        <w:t xml:space="preserve">. File TB_Hamiltonian_parameters.txt </w:t>
      </w:r>
      <w:r w:rsidR="00656C02" w:rsidRPr="00C87244">
        <w:rPr>
          <w:lang w:val="en-US"/>
        </w:rPr>
        <w:t>in Molteni forma</w:t>
      </w:r>
      <w:r w:rsidR="00B17D48" w:rsidRPr="00C87244">
        <w:rPr>
          <w:lang w:val="en-US"/>
        </w:rPr>
        <w:tab/>
      </w:r>
      <w:bookmarkStart w:id="248"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7</w:t>
      </w:r>
      <w:r w:rsidR="00D77B92" w:rsidRPr="00C87244">
        <w:rPr>
          <w:lang w:val="en-US"/>
        </w:rPr>
        <w:fldChar w:fldCharType="end"/>
      </w:r>
      <w:bookmarkEnd w:id="248"/>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59889F00"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1B21ABF8" w:rsidR="00DC6383" w:rsidRPr="00C87244" w:rsidRDefault="00DC6383" w:rsidP="00C0215F">
      <w:pPr>
        <w:pStyle w:val="Caption"/>
        <w:rPr>
          <w:lang w:val="en-US"/>
        </w:rPr>
      </w:pPr>
      <w:bookmarkStart w:id="249" w:name="_Ref413319617"/>
      <w:bookmarkStart w:id="250"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8</w:t>
      </w:r>
      <w:r w:rsidR="00D77B92" w:rsidRPr="00C87244">
        <w:rPr>
          <w:lang w:val="en-US"/>
        </w:rPr>
        <w:fldChar w:fldCharType="end"/>
      </w:r>
      <w:bookmarkEnd w:id="249"/>
      <w:r w:rsidRPr="00C87244">
        <w:rPr>
          <w:lang w:val="en-US"/>
        </w:rPr>
        <w:t xml:space="preserve">. TB_Hamiltonian_parameters.txt </w:t>
      </w:r>
      <w:bookmarkEnd w:id="250"/>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51"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9</w:t>
      </w:r>
      <w:r w:rsidR="00D77B92" w:rsidRPr="00C87244">
        <w:rPr>
          <w:lang w:val="en-US"/>
        </w:rPr>
        <w:fldChar w:fldCharType="end"/>
      </w:r>
      <w:bookmarkEnd w:id="251"/>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52" w:name="_Toc138149180"/>
      <w:bookmarkStart w:id="253"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52"/>
      <w:bookmarkEnd w:id="253"/>
    </w:p>
    <w:p w14:paraId="0A5CA2C3" w14:textId="395C01F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0717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3]"},"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03789B8B" w:rsidR="00331DF9" w:rsidRPr="00C87244" w:rsidRDefault="00331DF9" w:rsidP="00B1720B">
            <w:pPr>
              <w:ind w:left="314"/>
              <w:rPr>
                <w:lang w:val="en-US"/>
              </w:rPr>
            </w:pPr>
            <w:bookmarkStart w:id="254"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65</w:t>
            </w:r>
            <w:r w:rsidRPr="00C87244">
              <w:rPr>
                <w:lang w:val="en-US"/>
              </w:rPr>
              <w:fldChar w:fldCharType="end"/>
            </w:r>
            <w:bookmarkEnd w:id="254"/>
            <w:r w:rsidRPr="00C87244">
              <w:rPr>
                <w:lang w:val="en-US"/>
              </w:rPr>
              <w:t>)</w:t>
            </w:r>
          </w:p>
        </w:tc>
      </w:tr>
    </w:tbl>
    <w:p w14:paraId="7A8AAFBD" w14:textId="4C34BB96"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29"/>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605401">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xml:space="preserve">- in [eV] and in [Å], </w:t>
      </w:r>
      <w:proofErr w:type="gramStart"/>
      <w:r w:rsidRPr="00C87244">
        <w:rPr>
          <w:lang w:val="en-US"/>
        </w:rPr>
        <w:t>correspondingly</w:t>
      </w:r>
      <w:r w:rsidR="00B17656" w:rsidRPr="00C87244">
        <w:rPr>
          <w:lang w:val="en-US"/>
        </w:rPr>
        <w:t>;</w:t>
      </w:r>
      <w:proofErr w:type="gramEnd"/>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xml:space="preserve">], </w:t>
      </w:r>
      <w:proofErr w:type="gramStart"/>
      <w:r w:rsidRPr="00C87244">
        <w:rPr>
          <w:lang w:val="en-US"/>
        </w:rPr>
        <w:t>correspondingly</w:t>
      </w:r>
      <w:r w:rsidR="00B17656" w:rsidRPr="00C87244">
        <w:rPr>
          <w:lang w:val="en-US"/>
        </w:rPr>
        <w:t>;</w:t>
      </w:r>
      <w:proofErr w:type="gramEnd"/>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11B1DFF3"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605401">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605401" w:rsidRPr="00C87244">
        <w:rPr>
          <w:lang w:val="en-US"/>
        </w:rPr>
        <w:t>(</w:t>
      </w:r>
      <w:r w:rsidR="00605401">
        <w:rPr>
          <w:noProof/>
          <w:lang w:val="en-US"/>
        </w:rPr>
        <w:t>65</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3CF34B59"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w:t>
      </w:r>
      <w:proofErr w:type="gramStart"/>
      <w:r w:rsidR="00043D8E" w:rsidRPr="00C87244">
        <w:rPr>
          <w:lang w:val="en-US"/>
        </w:rPr>
        <w:t>distances, and</w:t>
      </w:r>
      <w:proofErr w:type="gramEnd"/>
      <w:r w:rsidR="00043D8E" w:rsidRPr="00C87244">
        <w:rPr>
          <w:lang w:val="en-US"/>
        </w:rPr>
        <w:t xml:space="preserve">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6F82C327" w:rsidR="00FD247D" w:rsidRPr="00C87244" w:rsidRDefault="00FD247D" w:rsidP="00C0215F">
      <w:pPr>
        <w:pStyle w:val="Caption"/>
        <w:rPr>
          <w:lang w:val="en-US"/>
        </w:rPr>
      </w:pPr>
      <w:bookmarkStart w:id="255"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20</w:t>
      </w:r>
      <w:r w:rsidR="00D77B92" w:rsidRPr="00C87244">
        <w:rPr>
          <w:lang w:val="en-US"/>
        </w:rPr>
        <w:fldChar w:fldCharType="end"/>
      </w:r>
      <w:bookmarkEnd w:id="255"/>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6" w:name="_Toc138149181"/>
      <w:bookmarkStart w:id="257"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6"/>
      <w:bookmarkEnd w:id="257"/>
    </w:p>
    <w:p w14:paraId="68B617E1" w14:textId="28E232CA"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340AFA79" w:rsidR="00FD247D" w:rsidRPr="00C87244" w:rsidRDefault="00FD247D" w:rsidP="00C0215F">
      <w:pPr>
        <w:pStyle w:val="Caption"/>
        <w:rPr>
          <w:lang w:val="en-US"/>
        </w:rPr>
      </w:pPr>
      <w:bookmarkStart w:id="258"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21</w:t>
      </w:r>
      <w:r w:rsidR="00D77B92" w:rsidRPr="00C87244">
        <w:rPr>
          <w:lang w:val="en-US"/>
        </w:rPr>
        <w:fldChar w:fldCharType="end"/>
      </w:r>
      <w:bookmarkEnd w:id="258"/>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9" w:name="_Toc138149182"/>
      <w:bookmarkStart w:id="260" w:name="_Ref139700617"/>
      <w:bookmarkStart w:id="261" w:name="_Toc155177039"/>
      <w:bookmarkStart w:id="262" w:name="_Ref157246096"/>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9"/>
      <w:bookmarkEnd w:id="260"/>
      <w:bookmarkEnd w:id="261"/>
      <w:bookmarkEnd w:id="262"/>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312FC9CA"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66</w:t>
            </w:r>
            <w:r w:rsidR="008466D9" w:rsidRPr="00C87244">
              <w:rPr>
                <w:lang w:val="en-US"/>
              </w:rPr>
              <w:fldChar w:fldCharType="end"/>
            </w:r>
            <w:r w:rsidRPr="00C87244">
              <w:rPr>
                <w:lang w:val="en-US"/>
              </w:rPr>
              <w:t>)</w:t>
            </w:r>
          </w:p>
        </w:tc>
      </w:tr>
    </w:tbl>
    <w:p w14:paraId="35401B15" w14:textId="20FCCFFD"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605401" w:rsidRPr="00C87244">
        <w:rPr>
          <w:lang w:val="en-US"/>
        </w:rPr>
        <w:t>(</w:t>
      </w:r>
      <w:r w:rsidR="00605401">
        <w:rPr>
          <w:noProof/>
          <w:lang w:val="en-US"/>
        </w:rPr>
        <w:t>65</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720962D7"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6EB4C3B7" w:rsidR="00111972" w:rsidRPr="00C87244" w:rsidRDefault="00111972" w:rsidP="00111972">
      <w:pPr>
        <w:pStyle w:val="Caption"/>
        <w:rPr>
          <w:lang w:val="en-US"/>
        </w:rPr>
      </w:pPr>
      <w:bookmarkStart w:id="263"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05401">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05401">
        <w:rPr>
          <w:noProof/>
          <w:lang w:val="en-US"/>
        </w:rPr>
        <w:t>22</w:t>
      </w:r>
      <w:r w:rsidRPr="00C87244">
        <w:rPr>
          <w:lang w:val="en-US"/>
        </w:rPr>
        <w:fldChar w:fldCharType="end"/>
      </w:r>
      <w:bookmarkEnd w:id="263"/>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w:t>
            </w:r>
            <w:proofErr w:type="gramStart"/>
            <w:r w:rsidR="00641ECF">
              <w:rPr>
                <w:rFonts w:eastAsia="Calibri"/>
                <w:lang w:val="en-US"/>
              </w:rPr>
              <w:t>similar to</w:t>
            </w:r>
            <w:proofErr w:type="gramEnd"/>
            <w:r w:rsidR="00641ECF">
              <w:rPr>
                <w:rFonts w:eastAsia="Calibri"/>
                <w:lang w:val="en-US"/>
              </w:rPr>
              <w:t xml:space="preserve">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3464A19"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64" w:name="_Toc138149183"/>
      <w:bookmarkStart w:id="265" w:name="_Ref139045074"/>
      <w:bookmarkStart w:id="266" w:name="_Toc155177040"/>
      <w:r w:rsidRPr="00C87244">
        <w:rPr>
          <w:lang w:val="en-US"/>
        </w:rPr>
        <w:t>Setting initial atomic configuration</w:t>
      </w:r>
      <w:bookmarkEnd w:id="264"/>
      <w:bookmarkEnd w:id="265"/>
      <w:bookmarkEnd w:id="266"/>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30"/>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w:t>
      </w:r>
      <w:proofErr w:type="gramStart"/>
      <w:r w:rsidR="001670B4" w:rsidRPr="00C87244">
        <w:rPr>
          <w:lang w:val="en-US"/>
        </w:rPr>
        <w:t>check:</w:t>
      </w:r>
      <w:proofErr w:type="gramEnd"/>
      <w:r w:rsidR="001670B4" w:rsidRPr="00C87244">
        <w:rPr>
          <w:lang w:val="en-US"/>
        </w:rPr>
        <w:t xml:space="preserve">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31"/>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7" w:name="_Toc138149184"/>
      <w:bookmarkStart w:id="268"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7"/>
      <w:bookmarkEnd w:id="268"/>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 xml:space="preserve">initial and final states of the simulation cell for calculation of the </w:t>
      </w:r>
      <w:proofErr w:type="gramStart"/>
      <w:r w:rsidRPr="00C87244">
        <w:rPr>
          <w:lang w:val="en-US"/>
        </w:rPr>
        <w:t>free-electron</w:t>
      </w:r>
      <w:proofErr w:type="gramEnd"/>
      <w:r w:rsidRPr="00C87244">
        <w:rPr>
          <w:lang w:val="en-US"/>
        </w:rPr>
        <w:t xml:space="preserve">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9" w:name="_Toc138149185"/>
      <w:bookmarkStart w:id="270" w:name="_Toc155177042"/>
      <w:r w:rsidRPr="00C87244">
        <w:rPr>
          <w:lang w:val="en-US"/>
        </w:rPr>
        <w:t xml:space="preserve">Calculation of </w:t>
      </w:r>
      <w:proofErr w:type="gramStart"/>
      <w:r w:rsidRPr="00C87244">
        <w:rPr>
          <w:lang w:val="en-US"/>
        </w:rPr>
        <w:t>free-energy</w:t>
      </w:r>
      <w:proofErr w:type="gramEnd"/>
      <w:r w:rsidRPr="00C87244">
        <w:rPr>
          <w:lang w:val="en-US"/>
        </w:rPr>
        <w:t xml:space="preserve"> along reaction coordinate path</w:t>
      </w:r>
      <w:bookmarkEnd w:id="269"/>
      <w:bookmarkEnd w:id="270"/>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1" w:name="_Ref130051615"/>
      <w:bookmarkStart w:id="272" w:name="_Toc138149186"/>
      <w:bookmarkStart w:id="273"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1"/>
      <w:bookmarkEnd w:id="272"/>
      <w:bookmarkEnd w:id="273"/>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w:t>
      </w:r>
      <w:proofErr w:type="gramStart"/>
      <w:r w:rsidRPr="00C87244">
        <w:rPr>
          <w:lang w:val="en-US"/>
        </w:rPr>
        <w:t>exactly the same</w:t>
      </w:r>
      <w:proofErr w:type="gramEnd"/>
      <w:r w:rsidRPr="00C87244">
        <w:rPr>
          <w:lang w:val="en-US"/>
        </w:rPr>
        <w:t xml:space="preserv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74" w:name="OLE_LINK1"/>
      <w:bookmarkStart w:id="275"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74"/>
      <w:bookmarkEnd w:id="275"/>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 xml:space="preserve">will ignore the number of unit-cells specified in the NUMERICAL_PARAMETERS </w:t>
      </w:r>
      <w:proofErr w:type="gramStart"/>
      <w:r w:rsidRPr="00C87244">
        <w:rPr>
          <w:lang w:val="en-US"/>
        </w:rPr>
        <w:t>file, and</w:t>
      </w:r>
      <w:proofErr w:type="gramEnd"/>
      <w:r w:rsidRPr="00C87244">
        <w:rPr>
          <w:lang w:val="en-US"/>
        </w:rPr>
        <w:t xml:space="preserve">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6" w:name="_Toc138149187"/>
      <w:bookmarkStart w:id="277" w:name="_Toc155177044"/>
      <w:r w:rsidRPr="00C87244">
        <w:rPr>
          <w:lang w:val="en-US"/>
        </w:rPr>
        <w:t>Creation of initial configuration of an amorphous material</w:t>
      </w:r>
      <w:bookmarkEnd w:id="276"/>
      <w:bookmarkEnd w:id="277"/>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 xml:space="preserve">Choose </w:t>
      </w:r>
      <w:proofErr w:type="gramStart"/>
      <w:r w:rsidRPr="00C87244">
        <w:rPr>
          <w:lang w:val="en-US"/>
        </w:rPr>
        <w:t>a number of</w:t>
      </w:r>
      <w:proofErr w:type="gramEnd"/>
      <w:r w:rsidRPr="00C87244">
        <w:rPr>
          <w:lang w:val="en-US"/>
        </w:rPr>
        <w:t xml:space="preserve">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w:t>
      </w:r>
      <w:proofErr w:type="gramStart"/>
      <w:r w:rsidRPr="00C87244">
        <w:rPr>
          <w:lang w:val="en-US"/>
        </w:rPr>
        <w:t>folder, and</w:t>
      </w:r>
      <w:proofErr w:type="gramEnd"/>
      <w:r w:rsidRPr="00C87244">
        <w:rPr>
          <w:lang w:val="en-US"/>
        </w:rPr>
        <w:t xml:space="preserve">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xml:space="preserve">’.  Copy all other input files from the directory of ‘parental’ material (ideal material that you just melted) into the same </w:t>
      </w:r>
      <w:proofErr w:type="gramStart"/>
      <w:r w:rsidRPr="00C87244">
        <w:rPr>
          <w:lang w:val="en-US"/>
        </w:rPr>
        <w:t>folder, and</w:t>
      </w:r>
      <w:proofErr w:type="gramEnd"/>
      <w:r w:rsidRPr="00C87244">
        <w:rPr>
          <w:lang w:val="en-US"/>
        </w:rPr>
        <w:t xml:space="preserve">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8"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8"/>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9" w:name="_Toc135553590"/>
      <w:bookmarkStart w:id="280" w:name="_Toc138149188"/>
      <w:bookmarkStart w:id="281" w:name="_Toc155177045"/>
      <w:bookmarkEnd w:id="279"/>
      <w:r w:rsidRPr="00C87244">
        <w:rPr>
          <w:lang w:val="en-US"/>
        </w:rPr>
        <w:t>Extended XYZ files</w:t>
      </w:r>
      <w:bookmarkEnd w:id="280"/>
      <w:bookmarkEnd w:id="281"/>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2"/>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3"/>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xml:space="preserve">” sets the unit- or super-cell </w:t>
      </w:r>
      <w:proofErr w:type="gramStart"/>
      <w:r w:rsidRPr="00C87244">
        <w:rPr>
          <w:lang w:val="en-US"/>
        </w:rPr>
        <w:t>vectors;</w:t>
      </w:r>
      <w:proofErr w:type="gramEnd"/>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w:t>
      </w:r>
      <w:proofErr w:type="gramStart"/>
      <w:r w:rsidRPr="00C87244">
        <w:rPr>
          <w:lang w:val="en-US"/>
        </w:rPr>
        <w:t>similar to</w:t>
      </w:r>
      <w:proofErr w:type="gramEnd"/>
      <w:r w:rsidRPr="00C87244">
        <w:rPr>
          <w:lang w:val="en-US"/>
        </w:rPr>
        <w:t xml:space="preserve">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82" w:name="_Toc155177046"/>
      <w:bookmarkStart w:id="283" w:name="_Toc138149189"/>
      <w:r w:rsidRPr="00C87244">
        <w:rPr>
          <w:lang w:val="en-US"/>
        </w:rPr>
        <w:lastRenderedPageBreak/>
        <w:t>POSCAR file</w:t>
      </w:r>
      <w:bookmarkEnd w:id="282"/>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960655">
        <w:rPr>
          <w:rStyle w:val="FootnoteReference"/>
        </w:rPr>
        <w:footnoteReference w:id="34"/>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84" w:name="_Toc155177047"/>
      <w:r>
        <w:rPr>
          <w:lang w:val="en-US"/>
        </w:rPr>
        <w:t>mol2</w:t>
      </w:r>
      <w:r w:rsidRPr="00C87244">
        <w:rPr>
          <w:lang w:val="en-US"/>
        </w:rPr>
        <w:t xml:space="preserve"> file</w:t>
      </w:r>
      <w:bookmarkEnd w:id="284"/>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960655">
        <w:rPr>
          <w:rStyle w:val="FootnoteReference"/>
        </w:rPr>
        <w:footnoteReference w:id="35"/>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6"/>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5"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83"/>
      <w:bookmarkEnd w:id="285"/>
    </w:p>
    <w:p w14:paraId="77E67E97" w14:textId="3D759586"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5AAD7305" w:rsidR="00580791" w:rsidRPr="00C87244" w:rsidRDefault="00580791" w:rsidP="00C0215F">
      <w:pPr>
        <w:pStyle w:val="Caption"/>
        <w:rPr>
          <w:lang w:val="en-US"/>
        </w:rPr>
      </w:pPr>
      <w:bookmarkStart w:id="286"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23</w:t>
      </w:r>
      <w:r w:rsidR="00D77B92" w:rsidRPr="00C87244">
        <w:rPr>
          <w:lang w:val="en-US"/>
        </w:rPr>
        <w:fldChar w:fldCharType="end"/>
      </w:r>
      <w:bookmarkEnd w:id="286"/>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079813E4"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4FA9EA1D" w:rsidR="002412E7" w:rsidRPr="00C87244" w:rsidRDefault="002412E7" w:rsidP="00C0215F">
      <w:pPr>
        <w:pStyle w:val="Caption"/>
        <w:rPr>
          <w:lang w:val="en-US"/>
        </w:rPr>
      </w:pPr>
      <w:bookmarkStart w:id="287"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24</w:t>
      </w:r>
      <w:r w:rsidR="00D77B92" w:rsidRPr="00C87244">
        <w:rPr>
          <w:lang w:val="en-US"/>
        </w:rPr>
        <w:fldChar w:fldCharType="end"/>
      </w:r>
      <w:bookmarkEnd w:id="287"/>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8" w:name="_Toc138149190"/>
      <w:bookmarkStart w:id="289" w:name="_Ref144795688"/>
      <w:bookmarkStart w:id="290" w:name="_Ref144796632"/>
      <w:bookmarkStart w:id="291"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88"/>
      <w:bookmarkEnd w:id="289"/>
      <w:bookmarkEnd w:id="290"/>
      <w:bookmarkEnd w:id="291"/>
      <w:proofErr w:type="spellEnd"/>
    </w:p>
    <w:p w14:paraId="4D969EBF" w14:textId="3D120503"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960655">
        <w:rPr>
          <w:rStyle w:val="FootnoteReference"/>
        </w:rPr>
        <w:footnoteReference w:id="37"/>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44BD4655" w:rsidR="00895839" w:rsidRPr="00C87244" w:rsidRDefault="00895839" w:rsidP="00C0215F">
      <w:pPr>
        <w:pStyle w:val="Caption"/>
        <w:rPr>
          <w:lang w:val="en-US"/>
        </w:rPr>
      </w:pPr>
      <w:bookmarkStart w:id="292"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25</w:t>
      </w:r>
      <w:r w:rsidR="00D77B92" w:rsidRPr="00C87244">
        <w:rPr>
          <w:lang w:val="en-US"/>
        </w:rPr>
        <w:fldChar w:fldCharType="end"/>
      </w:r>
      <w:bookmarkEnd w:id="292"/>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8"/>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93" w:name="_Toc138149191"/>
      <w:bookmarkStart w:id="294" w:name="_Toc155177050"/>
      <w:r w:rsidRPr="00C87244">
        <w:rPr>
          <w:lang w:val="en-US"/>
        </w:rPr>
        <w:t>File</w:t>
      </w:r>
      <w:r w:rsidR="002538EB" w:rsidRPr="00C87244">
        <w:rPr>
          <w:lang w:val="en-US"/>
        </w:rPr>
        <w:t>s</w:t>
      </w:r>
      <w:r w:rsidRPr="00C87244">
        <w:rPr>
          <w:lang w:val="en-US"/>
        </w:rPr>
        <w:t xml:space="preserve"> with electron mean free paths</w:t>
      </w:r>
      <w:bookmarkEnd w:id="293"/>
      <w:bookmarkEnd w:id="294"/>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xml:space="preserve">] </w:t>
      </w:r>
      <w:proofErr w:type="gramStart"/>
      <w:r w:rsidRPr="00C87244">
        <w:rPr>
          <w:lang w:val="en-US"/>
        </w:rPr>
        <w:t>represents</w:t>
      </w:r>
      <w:proofErr w:type="gramEnd"/>
      <w:r w:rsidRPr="00C87244">
        <w:rPr>
          <w:lang w:val="en-US"/>
        </w:rPr>
        <w:t xml:space="preserve">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section (CDF or BEB</w:t>
      </w:r>
      <w:proofErr w:type="gramStart"/>
      <w:r w:rsidRPr="00C87244">
        <w:rPr>
          <w:lang w:val="en-US"/>
        </w:rPr>
        <w:t>), and</w:t>
      </w:r>
      <w:proofErr w:type="gramEnd"/>
      <w:r w:rsidRPr="00C87244">
        <w:rPr>
          <w:lang w:val="en-US"/>
        </w:rPr>
        <w:t xml:space="preserve">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xml:space="preserve">, you </w:t>
      </w:r>
      <w:proofErr w:type="gramStart"/>
      <w:r w:rsidRPr="00C87244">
        <w:rPr>
          <w:lang w:val="en-US"/>
        </w:rPr>
        <w:t>have to</w:t>
      </w:r>
      <w:proofErr w:type="gramEnd"/>
      <w:r w:rsidRPr="00C87244">
        <w:rPr>
          <w:lang w:val="en-US"/>
        </w:rPr>
        <w:t xml:space="preserve">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5" w:name="_Toc138149192"/>
      <w:bookmarkStart w:id="296" w:name="_Toc155177051"/>
      <w:r w:rsidRPr="00C87244">
        <w:rPr>
          <w:lang w:val="en-US"/>
        </w:rPr>
        <w:t>Files with photon attenuation lengths</w:t>
      </w:r>
      <w:bookmarkEnd w:id="295"/>
      <w:bookmarkEnd w:id="296"/>
    </w:p>
    <w:p w14:paraId="7FC48B6F" w14:textId="6FF60F19" w:rsidR="00C824C0" w:rsidRPr="00C87244" w:rsidRDefault="00C824C0" w:rsidP="00C824C0">
      <w:pPr>
        <w:rPr>
          <w:lang w:val="en-US"/>
        </w:rPr>
      </w:pPr>
      <w:r w:rsidRPr="00C87244">
        <w:rPr>
          <w:lang w:val="en-US"/>
        </w:rPr>
        <w:t xml:space="preserve">The files are constructed in </w:t>
      </w:r>
      <w:proofErr w:type="gramStart"/>
      <w:r w:rsidRPr="00C87244">
        <w:rPr>
          <w:lang w:val="en-US"/>
        </w:rPr>
        <w:t>exactly the same</w:t>
      </w:r>
      <w:proofErr w:type="gramEnd"/>
      <w:r w:rsidRPr="00C87244">
        <w:rPr>
          <w:lang w:val="en-US"/>
        </w:rPr>
        <w:t xml:space="preserv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w:t>
      </w:r>
      <w:r w:rsidR="00DB7937">
        <w:rPr>
          <w:lang w:val="en-US"/>
        </w:rPr>
        <w:t>23</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7" w:name="_Toc138149193"/>
      <w:bookmarkStart w:id="298" w:name="_Toc155177052"/>
      <w:r w:rsidRPr="00C87244">
        <w:rPr>
          <w:lang w:val="en-US"/>
        </w:rPr>
        <w:t>K-points grid</w:t>
      </w:r>
      <w:bookmarkEnd w:id="297"/>
      <w:bookmarkEnd w:id="298"/>
    </w:p>
    <w:p w14:paraId="7A5FDB1E" w14:textId="5AEF307C"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6</w:t>
      </w:r>
      <w:r w:rsidR="003102EF" w:rsidRPr="00C87244">
        <w:rPr>
          <w:lang w:val="en-US"/>
        </w:rPr>
        <w:fldChar w:fldCharType="end"/>
      </w:r>
      <w:r w:rsidRPr="00C87244">
        <w:rPr>
          <w:lang w:val="en-US"/>
        </w:rPr>
        <w:t>.</w:t>
      </w:r>
    </w:p>
    <w:p w14:paraId="4A65FD64" w14:textId="5FDDE4ED"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B9ECEC2" w:rsidR="00402142" w:rsidRPr="00C87244" w:rsidRDefault="00402142" w:rsidP="00C0215F">
      <w:pPr>
        <w:pStyle w:val="Caption"/>
        <w:rPr>
          <w:lang w:val="en-US"/>
        </w:rPr>
      </w:pPr>
      <w:bookmarkStart w:id="299"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26</w:t>
      </w:r>
      <w:r w:rsidR="00D77B92" w:rsidRPr="00C87244">
        <w:rPr>
          <w:lang w:val="en-US"/>
        </w:rPr>
        <w:fldChar w:fldCharType="end"/>
      </w:r>
      <w:bookmarkEnd w:id="299"/>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00" w:name="_Toc138149194"/>
      <w:bookmarkStart w:id="301" w:name="_Toc155177053"/>
      <w:r w:rsidRPr="00C87244">
        <w:rPr>
          <w:lang w:val="en-US"/>
        </w:rPr>
        <w:t>Output Files</w:t>
      </w:r>
      <w:bookmarkEnd w:id="300"/>
      <w:bookmarkEnd w:id="301"/>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02" w:name="_Toc138149195"/>
      <w:bookmarkStart w:id="303" w:name="_Toc155177054"/>
      <w:r w:rsidRPr="00C87244">
        <w:rPr>
          <w:rFonts w:eastAsiaTheme="minorHAnsi"/>
          <w:lang w:val="en-US"/>
        </w:rPr>
        <w:t>OUTPUT_Error_log.dat</w:t>
      </w:r>
      <w:bookmarkEnd w:id="302"/>
      <w:bookmarkEnd w:id="303"/>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04" w:name="_Toc138149196"/>
      <w:bookmarkStart w:id="305" w:name="_Toc155177055"/>
      <w:r w:rsidRPr="00C87244">
        <w:rPr>
          <w:rFonts w:eastAsiaTheme="minorHAnsi"/>
          <w:lang w:val="en-US"/>
        </w:rPr>
        <w:t>OUTPUT_Energy.dat</w:t>
      </w:r>
      <w:bookmarkEnd w:id="304"/>
      <w:bookmarkEnd w:id="305"/>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6" w:name="_Toc138149197"/>
      <w:bookmarkStart w:id="307" w:name="_Toc155177056"/>
      <w:bookmarkStart w:id="308" w:name="_Ref163887309"/>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6"/>
      <w:bookmarkEnd w:id="307"/>
      <w:bookmarkEnd w:id="308"/>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724109C0"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proofErr w:type="spellStart"/>
      <w:r w:rsidRPr="00480FA3">
        <w:rPr>
          <w:i/>
          <w:iCs/>
          <w:color w:val="1F497D"/>
          <w:lang w:val="en-US"/>
        </w:rPr>
        <w:t>output_name</w:t>
      </w:r>
      <w:proofErr w:type="spellEnd"/>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605401">
        <w:rPr>
          <w:noProof/>
          <w:lang w:val="en-US"/>
        </w:rPr>
        <w:t>41</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w:t>
      </w:r>
      <w:proofErr w:type="spellStart"/>
      <w:r w:rsidR="00CD3981" w:rsidRPr="00C87244">
        <w:rPr>
          <w:color w:val="1F497D" w:themeColor="text2"/>
          <w:lang w:val="en-US"/>
        </w:rPr>
        <w:t>hw</w:t>
      </w:r>
      <w:proofErr w:type="spellEnd"/>
      <w:r w:rsidR="00CD3981" w:rsidRPr="001F1794">
        <w:rPr>
          <w:color w:val="1F497D" w:themeColor="text2"/>
        </w:rPr>
        <w:t>_</w:t>
      </w:r>
      <w:r w:rsidR="00CD3981" w:rsidRPr="00C87244">
        <w:rPr>
          <w:color w:val="1F497D" w:themeColor="text2"/>
          <w:lang w:val="en-US"/>
        </w:rPr>
        <w:t>[</w:t>
      </w:r>
      <w:proofErr w:type="spellStart"/>
      <w:r w:rsidR="00CD3981" w:rsidRPr="00C87244">
        <w:rPr>
          <w:i/>
          <w:color w:val="1F497D" w:themeColor="text2"/>
          <w:lang w:val="en-US"/>
        </w:rPr>
        <w:t>hw</w:t>
      </w:r>
      <w:proofErr w:type="spellEnd"/>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xml:space="preserve">” (e.g.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w:t>
      </w:r>
      <w:proofErr w:type="gramStart"/>
      <w:r w:rsidR="001F1794" w:rsidRPr="001F1794">
        <w:rPr>
          <w:lang w:val="en-US"/>
        </w:rPr>
        <w:t>is</w:t>
      </w:r>
      <w:proofErr w:type="gramEnd"/>
      <w:r w:rsidR="001F1794" w:rsidRPr="001F1794">
        <w:rPr>
          <w:lang w:val="en-US"/>
        </w:rPr>
        <w:t xml:space="preserve">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w:t>
      </w:r>
      <w:proofErr w:type="spellStart"/>
      <w:r w:rsidR="00F47155" w:rsidRPr="00480FA3">
        <w:rPr>
          <w:color w:val="1F497D" w:themeColor="text2"/>
          <w:lang w:val="en-US"/>
        </w:rPr>
        <w:t>Te</w:t>
      </w:r>
      <w:proofErr w:type="spellEnd"/>
      <w:r w:rsidR="00F47155" w:rsidRPr="00480FA3">
        <w:rPr>
          <w:color w:val="1F497D" w:themeColor="text2"/>
          <w:lang w:val="en-US"/>
        </w:rPr>
        <w:t>=[</w:t>
      </w:r>
      <w:proofErr w:type="spellStart"/>
      <w:r w:rsidR="00F47155" w:rsidRPr="00480FA3">
        <w:rPr>
          <w:i/>
          <w:color w:val="1F497D" w:themeColor="text2"/>
          <w:lang w:val="en-US"/>
        </w:rPr>
        <w:t>Te</w:t>
      </w:r>
      <w:proofErr w:type="spellEnd"/>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proofErr w:type="gramStart"/>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t>
      </w:r>
      <w:proofErr w:type="gramEnd"/>
      <w:r w:rsidR="00F47155" w:rsidRPr="00480FA3">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9" w:name="_Toc138149198"/>
      <w:bookmarkStart w:id="310" w:name="_Toc155177057"/>
      <w:r w:rsidRPr="00C87244">
        <w:rPr>
          <w:lang w:val="en-US"/>
        </w:rPr>
        <w:t>SAVE_[</w:t>
      </w:r>
      <w:r w:rsidRPr="00C87244">
        <w:rPr>
          <w:i/>
          <w:lang w:val="en-US"/>
        </w:rPr>
        <w:t>something</w:t>
      </w:r>
      <w:r w:rsidRPr="00C87244">
        <w:rPr>
          <w:lang w:val="en-US"/>
        </w:rPr>
        <w:t>].dat</w:t>
      </w:r>
      <w:bookmarkEnd w:id="309"/>
      <w:bookmarkEnd w:id="310"/>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1" w:name="_Toc138149199"/>
      <w:bookmarkStart w:id="312" w:name="_Toc155177058"/>
      <w:r w:rsidRPr="00C87244">
        <w:rPr>
          <w:lang w:val="en-US"/>
        </w:rPr>
        <w:t>Communication</w:t>
      </w:r>
      <w:r w:rsidR="00925D8A" w:rsidRPr="00C87244">
        <w:rPr>
          <w:lang w:val="en-US"/>
        </w:rPr>
        <w:t xml:space="preserve"> with the program on-the-fly</w:t>
      </w:r>
      <w:bookmarkEnd w:id="311"/>
      <w:bookmarkEnd w:id="312"/>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28CB78BF"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64340360"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605401" w:rsidRPr="00C87244">
        <w:rPr>
          <w:lang w:val="en-US"/>
        </w:rPr>
        <w:t xml:space="preserve">Figure </w:t>
      </w:r>
      <w:r w:rsidR="00605401">
        <w:rPr>
          <w:lang w:val="en-US"/>
        </w:rPr>
        <w:t>VII</w:t>
      </w:r>
      <w:r w:rsidR="00605401" w:rsidRPr="00C87244">
        <w:rPr>
          <w:lang w:val="en-US"/>
        </w:rPr>
        <w:t>.</w:t>
      </w:r>
      <w:r w:rsidR="00605401">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2561CB63" w:rsidR="001C2DF7" w:rsidRPr="00C87244" w:rsidRDefault="001C2DF7" w:rsidP="00C0215F">
      <w:pPr>
        <w:pStyle w:val="Caption"/>
        <w:rPr>
          <w:lang w:val="en-US"/>
        </w:rPr>
      </w:pPr>
      <w:bookmarkStart w:id="313"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w:t>
      </w:r>
      <w:r w:rsidR="00D77B92" w:rsidRPr="00C87244">
        <w:rPr>
          <w:lang w:val="en-US"/>
        </w:rPr>
        <w:fldChar w:fldCharType="end"/>
      </w:r>
      <w:bookmarkEnd w:id="313"/>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14" w:name="_Toc138149200"/>
      <w:bookmarkStart w:id="315" w:name="_Toc155177059"/>
      <w:r w:rsidRPr="00C87244">
        <w:rPr>
          <w:lang w:val="en-US"/>
        </w:rPr>
        <w:t>Plotting:  OUTPUT_Gnuplot_all.sh</w:t>
      </w:r>
      <w:bookmarkEnd w:id="314"/>
      <w:bookmarkEnd w:id="315"/>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2954E8B4"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605401">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lastRenderedPageBreak/>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w:t>
      </w:r>
      <w:proofErr w:type="gramStart"/>
      <w:r w:rsidRPr="00C87244">
        <w:rPr>
          <w:lang w:val="en-US"/>
        </w:rPr>
        <w:t>exactly the same</w:t>
      </w:r>
      <w:proofErr w:type="gramEnd"/>
      <w:r w:rsidRPr="00C87244">
        <w:rPr>
          <w:lang w:val="en-US"/>
        </w:rPr>
        <w:t xml:space="preserv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960655">
        <w:rPr>
          <w:rStyle w:val="FootnoteReference"/>
        </w:rPr>
        <w:footnoteReference w:id="39"/>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40"/>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6" w:name="_Toc138149201"/>
      <w:bookmarkStart w:id="317" w:name="_Toc155177060"/>
      <w:r w:rsidRPr="00C87244">
        <w:rPr>
          <w:lang w:val="en-US"/>
        </w:rPr>
        <w:t>Output d</w:t>
      </w:r>
      <w:r w:rsidR="00B900E3" w:rsidRPr="00C87244">
        <w:rPr>
          <w:lang w:val="en-US"/>
        </w:rPr>
        <w:t>ata files</w:t>
      </w:r>
      <w:bookmarkEnd w:id="316"/>
      <w:bookmarkEnd w:id="317"/>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w:t>
      </w:r>
      <w:r>
        <w:rPr>
          <w:lang w:val="en-US"/>
        </w:rPr>
        <w:lastRenderedPageBreak/>
        <w:t xml:space="preserve">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41"/>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2"/>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3"/>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pt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 xml:space="preserve">distribution </w:t>
      </w:r>
      <w:r w:rsidRPr="00C87244">
        <w:rPr>
          <w:lang w:val="en-US"/>
        </w:rPr>
        <w:lastRenderedPageBreak/>
        <w:t>(</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182E4D85"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605401">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Time [fs</w:t>
      </w:r>
      <w:proofErr w:type="gramStart"/>
      <w:r w:rsidRPr="00C87244">
        <w:rPr>
          <w:lang w:val="en-US"/>
        </w:rPr>
        <w:t>];</w:t>
      </w:r>
      <w:proofErr w:type="gramEnd"/>
      <w:r w:rsidRPr="00C87244">
        <w:rPr>
          <w:lang w:val="en-US"/>
        </w:rPr>
        <w:t xml:space="preserve">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entropy [K/eV</w:t>
      </w:r>
      <w:proofErr w:type="gramStart"/>
      <w:r w:rsidRPr="00FE0631">
        <w:rPr>
          <w:lang w:val="en-US"/>
        </w:rPr>
        <w:t>];</w:t>
      </w:r>
      <w:proofErr w:type="gramEnd"/>
      <w:r w:rsidRPr="00FE0631">
        <w:rPr>
          <w:lang w:val="en-US"/>
        </w:rPr>
        <w:t xml:space="preserve">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lastRenderedPageBreak/>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6E277802"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605401">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proofErr w:type="spellStart"/>
      <w:r w:rsidR="00BC6EE6" w:rsidRPr="006C2787">
        <w:rPr>
          <w:lang w:val="en-US"/>
        </w:rPr>
        <w:t>print_Ta</w:t>
      </w:r>
      <w:proofErr w:type="spellEnd"/>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Time [fs</w:t>
      </w:r>
      <w:proofErr w:type="gramStart"/>
      <w:r w:rsidRPr="009F1E67">
        <w:rPr>
          <w:lang w:val="en-US"/>
        </w:rPr>
        <w:t>];</w:t>
      </w:r>
      <w:proofErr w:type="gramEnd"/>
      <w:r w:rsidRPr="009F1E67">
        <w:rPr>
          <w:lang w:val="en-US"/>
        </w:rPr>
        <w:t xml:space="preserve">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K</w:t>
      </w:r>
      <w:proofErr w:type="gramStart"/>
      <w:r w:rsidRPr="006C2787">
        <w:rPr>
          <w:lang w:val="en-US"/>
        </w:rPr>
        <w:t>];</w:t>
      </w:r>
      <w:proofErr w:type="gramEnd"/>
      <w:r w:rsidRPr="006C2787">
        <w:rPr>
          <w:lang w:val="en-US"/>
        </w:rPr>
        <w:t xml:space="preserve">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K</w:t>
      </w:r>
      <w:proofErr w:type="gramStart"/>
      <w:r w:rsidRPr="006C2787">
        <w:rPr>
          <w:lang w:val="en-US"/>
        </w:rPr>
        <w:t>];</w:t>
      </w:r>
      <w:proofErr w:type="gramEnd"/>
      <w:r w:rsidRPr="006C2787">
        <w:rPr>
          <w:lang w:val="en-US"/>
        </w:rPr>
        <w:t xml:space="preserve">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K</w:t>
      </w:r>
      <w:proofErr w:type="gramStart"/>
      <w:r w:rsidRPr="006C2787">
        <w:rPr>
          <w:lang w:val="en-US"/>
        </w:rPr>
        <w:t>];</w:t>
      </w:r>
      <w:proofErr w:type="gramEnd"/>
      <w:r w:rsidRPr="006C2787">
        <w:rPr>
          <w:lang w:val="en-US"/>
        </w:rPr>
        <w:t xml:space="preserve">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0E448E6B"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605401">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 xml:space="preserve">file is only created if options </w:t>
      </w:r>
      <w:proofErr w:type="spellStart"/>
      <w:r w:rsidRPr="006C2787">
        <w:rPr>
          <w:lang w:val="en-US"/>
        </w:rPr>
        <w:t>print_Ta</w:t>
      </w:r>
      <w:proofErr w:type="spellEnd"/>
      <w:r w:rsidRPr="006C2787">
        <w:rPr>
          <w:lang w:val="en-US"/>
        </w:rPr>
        <w:t xml:space="preserve"> used in the input file.</w:t>
      </w:r>
    </w:p>
    <w:p w14:paraId="54753FCD" w14:textId="77777777" w:rsidR="00C81CFA" w:rsidRPr="00E41D9C" w:rsidRDefault="00C81CFA" w:rsidP="00C81CFA">
      <w:pPr>
        <w:ind w:firstLine="0"/>
        <w:rPr>
          <w:lang w:val="en-US"/>
        </w:rPr>
      </w:pPr>
    </w:p>
    <w:p w14:paraId="160DE53A" w14:textId="7D4F58A7"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605401">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lastRenderedPageBreak/>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Time [fs</w:t>
      </w:r>
      <w:proofErr w:type="gramStart"/>
      <w:r w:rsidRPr="00C87244">
        <w:rPr>
          <w:lang w:val="en-US"/>
        </w:rPr>
        <w:t>];</w:t>
      </w:r>
      <w:proofErr w:type="gramEnd"/>
      <w:r w:rsidRPr="00C87244">
        <w:rPr>
          <w:lang w:val="en-US"/>
        </w:rPr>
        <w:t xml:space="preserve">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transient electronic entropy [K/eV</w:t>
      </w:r>
      <w:proofErr w:type="gramStart"/>
      <w:r w:rsidRPr="00FE0631">
        <w:rPr>
          <w:lang w:val="en-US"/>
        </w:rPr>
        <w:t>];</w:t>
      </w:r>
      <w:proofErr w:type="gramEnd"/>
      <w:r w:rsidRPr="00FE0631">
        <w:rPr>
          <w:lang w:val="en-US"/>
        </w:rPr>
        <w:t xml:space="preserve">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lastRenderedPageBreak/>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lastRenderedPageBreak/>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lastRenderedPageBreak/>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63A5F055"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605401" w:rsidRPr="00C87244">
        <w:rPr>
          <w:lang w:val="en-US"/>
        </w:rPr>
        <w:t xml:space="preserve">Files </w:t>
      </w:r>
      <w:r w:rsidR="00605401" w:rsidRPr="00C87244">
        <w:rPr>
          <w:color w:val="1F497D"/>
          <w:lang w:val="en-US"/>
        </w:rPr>
        <w:t>SAVE_supercell.dat,</w:t>
      </w:r>
      <w:r w:rsidR="00605401" w:rsidRPr="00C87244">
        <w:rPr>
          <w:lang w:val="en-US"/>
        </w:rPr>
        <w:t xml:space="preserve"> </w:t>
      </w:r>
      <w:r w:rsidR="00605401" w:rsidRPr="00C87244">
        <w:rPr>
          <w:color w:val="1F497D"/>
          <w:lang w:val="en-US"/>
        </w:rPr>
        <w:t xml:space="preserve">SAVE_atoms.dat </w:t>
      </w:r>
      <w:r w:rsidR="00605401" w:rsidRPr="00605401">
        <w:rPr>
          <w:color w:val="1F497D"/>
          <w:lang w:val="en-US"/>
        </w:rPr>
        <w:t>and</w:t>
      </w:r>
      <w:r w:rsidR="00605401" w:rsidRPr="00C87244">
        <w:rPr>
          <w:lang w:val="en-US"/>
        </w:rPr>
        <w:t xml:space="preserve"> </w:t>
      </w:r>
      <w:r w:rsidR="00605401" w:rsidRPr="00605401">
        <w:rPr>
          <w:lang w:val="en-US"/>
        </w:rPr>
        <w:t>SAVE</w:t>
      </w:r>
      <w:r w:rsidR="00605401"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18" w:name="_Toc138149202"/>
      <w:bookmarkStart w:id="319" w:name="_Toc155177061"/>
      <w:r w:rsidRPr="00C87244">
        <w:rPr>
          <w:lang w:val="en-US"/>
        </w:rPr>
        <w:lastRenderedPageBreak/>
        <w:t>…_CONVOLVED.dat output data files</w:t>
      </w:r>
      <w:bookmarkEnd w:id="318"/>
      <w:bookmarkEnd w:id="319"/>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20" w:name="_Ref113545867"/>
      <w:bookmarkStart w:id="321" w:name="_Toc138149203"/>
      <w:bookmarkStart w:id="322" w:name="_Toc155177062"/>
      <w:r w:rsidRPr="00C87244">
        <w:rPr>
          <w:lang w:val="en-US"/>
        </w:rPr>
        <w:t>Post-processing</w:t>
      </w:r>
      <w:bookmarkEnd w:id="320"/>
      <w:bookmarkEnd w:id="321"/>
      <w:bookmarkEnd w:id="322"/>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23" w:name="_Toc138149204"/>
      <w:bookmarkStart w:id="324" w:name="_Toc155177063"/>
      <w:r w:rsidRPr="00C87244">
        <w:rPr>
          <w:rFonts w:eastAsiaTheme="minorHAnsi"/>
          <w:lang w:val="en-US"/>
        </w:rPr>
        <w:t>Extracting pair correlation function</w:t>
      </w:r>
      <w:bookmarkEnd w:id="323"/>
      <w:bookmarkEnd w:id="324"/>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4"/>
      </w:r>
      <w:r w:rsidRPr="00C87244">
        <w:rPr>
          <w:lang w:val="en-US"/>
        </w:rPr>
        <w:t>, OVITO</w:t>
      </w:r>
      <w:r w:rsidR="00DE67EB" w:rsidRPr="00960655">
        <w:rPr>
          <w:rStyle w:val="FootnoteReference"/>
        </w:rPr>
        <w:footnoteReference w:id="45"/>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25" w:name="_Toc138149205"/>
      <w:bookmarkStart w:id="326" w:name="_Toc155177064"/>
      <w:r w:rsidRPr="00C87244">
        <w:rPr>
          <w:color w:val="4F81BD" w:themeColor="accent1"/>
          <w:lang w:val="en-US"/>
        </w:rPr>
        <w:t>Calculation of velocity autocorrelation and phonon spectra</w:t>
      </w:r>
      <w:bookmarkEnd w:id="325"/>
      <w:bookmarkEnd w:id="326"/>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t>
      </w:r>
      <w:r w:rsidR="00382DEE" w:rsidRPr="00C87244">
        <w:rPr>
          <w:lang w:val="en-US"/>
        </w:rPr>
        <w:lastRenderedPageBreak/>
        <w:t xml:space="preserve">will divide the data into </w:t>
      </w:r>
      <w:proofErr w:type="spellStart"/>
      <w:r w:rsidR="00382DEE" w:rsidRPr="00C87244">
        <w:rPr>
          <w:i/>
          <w:lang w:val="en-US"/>
        </w:rPr>
        <w:t>tim_step</w:t>
      </w:r>
      <w:proofErr w:type="spellEnd"/>
      <w:r w:rsidR="00382DEE" w:rsidRPr="00C87244">
        <w:rPr>
          <w:lang w:val="en-US"/>
        </w:rPr>
        <w:t xml:space="preserve"> </w:t>
      </w:r>
      <w:proofErr w:type="gramStart"/>
      <w:r w:rsidR="00382DEE" w:rsidRPr="00C87244">
        <w:rPr>
          <w:lang w:val="en-US"/>
        </w:rPr>
        <w:t>steps, and</w:t>
      </w:r>
      <w:proofErr w:type="gramEnd"/>
      <w:r w:rsidR="00382DEE" w:rsidRPr="00C87244">
        <w:rPr>
          <w:lang w:val="en-US"/>
        </w:rPr>
        <w:t xml:space="preserve"> calculate data on them. E.g.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7" w:name="_Ref71362056"/>
      <w:bookmarkStart w:id="328" w:name="_Toc138149206"/>
      <w:bookmarkStart w:id="329" w:name="_Toc155177065"/>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27"/>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28"/>
      <w:bookmarkEnd w:id="329"/>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277259FD"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0D1A2D95"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605401">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605401">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7F1CB7BD"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05401">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05401">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proofErr w:type="gramStart"/>
      <w:r w:rsidR="00DB249A" w:rsidRPr="00C87244">
        <w:rPr>
          <w:lang w:val="en-US"/>
        </w:rPr>
        <w:t>thusly-created</w:t>
      </w:r>
      <w:proofErr w:type="gramEnd"/>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lastRenderedPageBreak/>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w:t>
      </w:r>
      <w:proofErr w:type="gramStart"/>
      <w:r w:rsidRPr="00C87244">
        <w:rPr>
          <w:lang w:val="en-US"/>
        </w:rPr>
        <w:t>directory, and</w:t>
      </w:r>
      <w:proofErr w:type="gramEnd"/>
      <w:r w:rsidRPr="00C87244">
        <w:rPr>
          <w:lang w:val="en-US"/>
        </w:rPr>
        <w:t xml:space="preserve">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lastRenderedPageBreak/>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364D9D83"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0717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4]"},"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30" w:name="_Toc138149207"/>
      <w:bookmarkStart w:id="331" w:name="_Toc155177066"/>
      <w:r w:rsidRPr="00C87244">
        <w:rPr>
          <w:color w:val="4F81BD" w:themeColor="accent1"/>
          <w:lang w:val="en-US"/>
        </w:rPr>
        <w:t>Extracting optical parameters for given wavelength from the spectrum</w:t>
      </w:r>
      <w:bookmarkEnd w:id="330"/>
      <w:bookmarkEnd w:id="331"/>
    </w:p>
    <w:p w14:paraId="5467E8E9" w14:textId="77777777" w:rsidR="003C28B7" w:rsidRPr="00C87244" w:rsidRDefault="003C28B7" w:rsidP="003C28B7">
      <w:pPr>
        <w:spacing w:after="0" w:line="312" w:lineRule="auto"/>
        <w:rPr>
          <w:lang w:val="en-US"/>
        </w:rPr>
      </w:pPr>
    </w:p>
    <w:p w14:paraId="315F09B6" w14:textId="26C9949A"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605401">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lastRenderedPageBreak/>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E2B9153"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9473E45"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0717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32" w:name="_Toc138149208"/>
      <w:bookmarkStart w:id="333" w:name="_Toc155177067"/>
      <w:r>
        <w:rPr>
          <w:color w:val="4F81BD" w:themeColor="accent1"/>
          <w:lang w:val="en-US"/>
        </w:rPr>
        <w:t>S</w:t>
      </w:r>
      <w:r w:rsidR="00116C39" w:rsidRPr="00C87244">
        <w:rPr>
          <w:color w:val="4F81BD" w:themeColor="accent1"/>
          <w:lang w:val="en-US"/>
        </w:rPr>
        <w:t>pectrum of ablation fragments</w:t>
      </w:r>
      <w:bookmarkEnd w:id="332"/>
      <w:r>
        <w:rPr>
          <w:color w:val="4F81BD" w:themeColor="accent1"/>
          <w:lang w:val="en-US"/>
        </w:rPr>
        <w:t xml:space="preserve"> and displacements</w:t>
      </w:r>
      <w:bookmarkEnd w:id="333"/>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lastRenderedPageBreak/>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00E85AB9">
        <w:rPr>
          <w:lang w:val="en-US"/>
        </w:rPr>
        <w:t>.</w:t>
      </w:r>
      <w:r w:rsidR="00116C39" w:rsidRPr="00C87244">
        <w:rPr>
          <w:lang w:val="en-US"/>
        </w:rPr>
        <w:t xml:space="preserve"> </w:t>
      </w:r>
    </w:p>
    <w:p w14:paraId="5FE5F114" w14:textId="17ADB4BD"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605401">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605401">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w:t>
      </w:r>
      <w:proofErr w:type="gramStart"/>
      <w:r w:rsidRPr="00C87244">
        <w:rPr>
          <w:lang w:val="en-US"/>
        </w:rPr>
        <w:t>simulation, but</w:t>
      </w:r>
      <w:proofErr w:type="gramEnd"/>
      <w:r w:rsidRPr="00C87244">
        <w:rPr>
          <w:lang w:val="en-US"/>
        </w:rPr>
        <w:t xml:space="preserve">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32DB5E9A"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605401">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proofErr w:type="spellStart"/>
      <w:r w:rsidRPr="007432E8">
        <w:rPr>
          <w:color w:val="1F497D"/>
          <w:lang w:val="en-US"/>
        </w:rPr>
        <w:t>OUT_displacements</w:t>
      </w:r>
      <w:proofErr w:type="spellEnd"/>
      <w:r w:rsidRPr="007432E8">
        <w:rPr>
          <w:color w:val="1F497D"/>
          <w:lang w:val="en-US"/>
        </w:rPr>
        <w:t>_</w:t>
      </w:r>
      <w:r>
        <w:rPr>
          <w:color w:val="1F497D"/>
          <w:lang w:val="en-US"/>
        </w:rPr>
        <w:t>[</w:t>
      </w:r>
      <w:proofErr w:type="spellStart"/>
      <w:r w:rsidRPr="00214ED0">
        <w:rPr>
          <w:i/>
          <w:iCs/>
          <w:color w:val="1F497D"/>
          <w:lang w:val="en-US"/>
        </w:rPr>
        <w:t>maskname</w:t>
      </w:r>
      <w:proofErr w:type="spellEnd"/>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w:t>
      </w:r>
      <w:proofErr w:type="spellStart"/>
      <w:r>
        <w:rPr>
          <w:lang w:val="en-US"/>
        </w:rPr>
        <w:t>gnuplot</w:t>
      </w:r>
      <w:proofErr w:type="spellEnd"/>
      <w:r>
        <w:rPr>
          <w:lang w:val="en-US"/>
        </w:rPr>
        <w:t xml:space="preserve"> scripts and figures are created, named </w:t>
      </w:r>
      <w:proofErr w:type="spellStart"/>
      <w:r w:rsidRPr="000A1B0D">
        <w:rPr>
          <w:color w:val="1F497D" w:themeColor="text2"/>
          <w:lang w:val="en-US"/>
        </w:rPr>
        <w:t>OUT_displacements</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_Gnuplot.cmd</w:t>
      </w:r>
      <w:r>
        <w:rPr>
          <w:lang w:val="en-US"/>
        </w:rPr>
        <w:t xml:space="preserve">, and </w:t>
      </w:r>
      <w:proofErr w:type="spellStart"/>
      <w:r w:rsidRPr="000A1B0D">
        <w:rPr>
          <w:color w:val="1F497D" w:themeColor="text2"/>
          <w:lang w:val="en-US"/>
        </w:rPr>
        <w:t>OUT_mean_displacement</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4" w:name="_Toc126855679"/>
      <w:bookmarkStart w:id="335" w:name="_Toc130110006"/>
      <w:bookmarkStart w:id="336" w:name="_Toc130110062"/>
      <w:bookmarkStart w:id="337" w:name="_Toc131156223"/>
      <w:bookmarkStart w:id="338" w:name="_Toc133150711"/>
      <w:bookmarkStart w:id="339" w:name="_Toc135553612"/>
      <w:bookmarkStart w:id="340" w:name="_Toc135553788"/>
      <w:bookmarkStart w:id="341" w:name="_Toc135553888"/>
      <w:bookmarkStart w:id="342" w:name="_Toc135729432"/>
      <w:bookmarkStart w:id="343" w:name="_Toc137814230"/>
      <w:bookmarkStart w:id="344" w:name="_Toc137814615"/>
      <w:bookmarkStart w:id="345" w:name="_Toc137814879"/>
      <w:bookmarkStart w:id="346" w:name="_Toc137814970"/>
      <w:bookmarkStart w:id="347" w:name="_Toc137815061"/>
      <w:bookmarkStart w:id="348" w:name="_Toc138149209"/>
      <w:bookmarkStart w:id="349" w:name="_Toc139624999"/>
      <w:bookmarkStart w:id="350" w:name="_Toc139700130"/>
      <w:bookmarkStart w:id="351" w:name="_Toc141974489"/>
      <w:bookmarkStart w:id="352" w:name="_Toc145140122"/>
      <w:bookmarkStart w:id="353" w:name="_Toc145140578"/>
      <w:bookmarkStart w:id="354" w:name="_Toc145180290"/>
      <w:bookmarkStart w:id="355" w:name="_Toc151789428"/>
      <w:bookmarkStart w:id="356" w:name="_Toc155177068"/>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7" w:name="_Toc126855680"/>
      <w:bookmarkStart w:id="358" w:name="_Toc130110007"/>
      <w:bookmarkStart w:id="359" w:name="_Toc130110063"/>
      <w:bookmarkStart w:id="360" w:name="_Toc131156224"/>
      <w:bookmarkStart w:id="361" w:name="_Toc133150712"/>
      <w:bookmarkStart w:id="362" w:name="_Toc135553613"/>
      <w:bookmarkStart w:id="363" w:name="_Toc135553789"/>
      <w:bookmarkStart w:id="364" w:name="_Toc135553889"/>
      <w:bookmarkStart w:id="365" w:name="_Toc135729433"/>
      <w:bookmarkStart w:id="366" w:name="_Toc137814231"/>
      <w:bookmarkStart w:id="367" w:name="_Toc137814616"/>
      <w:bookmarkStart w:id="368" w:name="_Toc137814880"/>
      <w:bookmarkStart w:id="369" w:name="_Toc137814971"/>
      <w:bookmarkStart w:id="370" w:name="_Toc137815062"/>
      <w:bookmarkStart w:id="371" w:name="_Toc138149210"/>
      <w:bookmarkStart w:id="372" w:name="_Toc139625000"/>
      <w:bookmarkStart w:id="373" w:name="_Toc139700131"/>
      <w:bookmarkStart w:id="374" w:name="_Toc141974490"/>
      <w:bookmarkStart w:id="375" w:name="_Toc145140123"/>
      <w:bookmarkStart w:id="376" w:name="_Toc145140579"/>
      <w:bookmarkStart w:id="377" w:name="_Toc145180291"/>
      <w:bookmarkStart w:id="378" w:name="_Toc151789429"/>
      <w:bookmarkStart w:id="379" w:name="_Toc155177069"/>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80" w:name="_Toc126855681"/>
      <w:bookmarkStart w:id="381" w:name="_Toc130110008"/>
      <w:bookmarkStart w:id="382" w:name="_Toc130110064"/>
      <w:bookmarkStart w:id="383" w:name="_Toc131156225"/>
      <w:bookmarkStart w:id="384" w:name="_Toc133150713"/>
      <w:bookmarkStart w:id="385" w:name="_Toc135553614"/>
      <w:bookmarkStart w:id="386" w:name="_Toc135553790"/>
      <w:bookmarkStart w:id="387" w:name="_Toc135553890"/>
      <w:bookmarkStart w:id="388" w:name="_Toc135729434"/>
      <w:bookmarkStart w:id="389" w:name="_Toc137814232"/>
      <w:bookmarkStart w:id="390" w:name="_Toc137814617"/>
      <w:bookmarkStart w:id="391" w:name="_Toc137814881"/>
      <w:bookmarkStart w:id="392" w:name="_Toc137814972"/>
      <w:bookmarkStart w:id="393" w:name="_Toc137815063"/>
      <w:bookmarkStart w:id="394" w:name="_Toc138149211"/>
      <w:bookmarkStart w:id="395" w:name="_Toc139625001"/>
      <w:bookmarkStart w:id="396" w:name="_Toc139700132"/>
      <w:bookmarkStart w:id="397" w:name="_Toc141974491"/>
      <w:bookmarkStart w:id="398" w:name="_Toc145140124"/>
      <w:bookmarkStart w:id="399" w:name="_Toc145140580"/>
      <w:bookmarkStart w:id="400" w:name="_Toc145180292"/>
      <w:bookmarkStart w:id="401" w:name="_Toc151789430"/>
      <w:bookmarkStart w:id="402" w:name="_Toc155177070"/>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p>
    <w:p w14:paraId="35855A57" w14:textId="20D70754" w:rsidR="00C97340" w:rsidRPr="00C87244" w:rsidRDefault="00C97340" w:rsidP="00356A86">
      <w:pPr>
        <w:pStyle w:val="Heading2"/>
        <w:numPr>
          <w:ilvl w:val="0"/>
          <w:numId w:val="36"/>
        </w:numPr>
        <w:rPr>
          <w:color w:val="4F81BD" w:themeColor="accent1"/>
          <w:lang w:val="en-US"/>
        </w:rPr>
      </w:pPr>
      <w:bookmarkStart w:id="403" w:name="_Toc138149212"/>
      <w:bookmarkStart w:id="404" w:name="_Toc155177071"/>
      <w:r w:rsidRPr="00C87244">
        <w:rPr>
          <w:color w:val="4F81BD" w:themeColor="accent1"/>
          <w:lang w:val="en-US"/>
        </w:rPr>
        <w:t>Calculation of electron entropy</w:t>
      </w:r>
      <w:bookmarkEnd w:id="403"/>
      <w:bookmarkEnd w:id="404"/>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05" w:name="_Toc138149213"/>
      <w:bookmarkStart w:id="406" w:name="_Toc155177072"/>
      <w:r w:rsidRPr="00C87244">
        <w:rPr>
          <w:color w:val="4F81BD" w:themeColor="accent1"/>
          <w:lang w:val="en-US"/>
        </w:rPr>
        <w:t>Analysis of electron distribution</w:t>
      </w:r>
      <w:bookmarkEnd w:id="405"/>
      <w:bookmarkEnd w:id="406"/>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 xml:space="preserve">in the folder with the output </w:t>
      </w:r>
      <w:proofErr w:type="gramStart"/>
      <w:r w:rsidRPr="00C87244">
        <w:rPr>
          <w:lang w:val="en-US"/>
        </w:rPr>
        <w:t>data, and</w:t>
      </w:r>
      <w:proofErr w:type="gramEnd"/>
      <w:r w:rsidRPr="00C87244">
        <w:rPr>
          <w:lang w:val="en-US"/>
        </w:rPr>
        <w:t xml:space="preserve">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lastRenderedPageBreak/>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w:t>
      </w:r>
      <w:r w:rsidRPr="00C87244">
        <w:rPr>
          <w:lang w:val="en-US"/>
        </w:rPr>
        <w:lastRenderedPageBreak/>
        <w:t xml:space="preserve">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07" w:name="_Toc138149214"/>
      <w:bookmarkStart w:id="408" w:name="_Toc155177073"/>
      <w:r>
        <w:rPr>
          <w:lang w:val="en-US"/>
        </w:rPr>
        <w:t>Known problems</w:t>
      </w:r>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w:t>
      </w:r>
      <w:proofErr w:type="gramStart"/>
      <w:r>
        <w:rPr>
          <w:lang w:val="en-US"/>
        </w:rPr>
        <w:t>a large number of</w:t>
      </w:r>
      <w:proofErr w:type="gramEnd"/>
      <w:r>
        <w:rPr>
          <w:lang w:val="en-US"/>
        </w:rPr>
        <w:t xml:space="preserve">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w:t>
      </w:r>
      <w:proofErr w:type="gramStart"/>
      <w:r>
        <w:rPr>
          <w:lang w:val="en-US"/>
        </w:rPr>
        <w:t>region</w:t>
      </w:r>
      <w:proofErr w:type="gramEnd"/>
      <w:r>
        <w:rPr>
          <w:lang w:val="en-US"/>
        </w:rPr>
        <w:t xml:space="preserve"> which is not well fitted, and the atomic potential may even decrease suddenly to large negative values (e.g., this problem is known to appear in NRL and </w:t>
      </w:r>
      <w:proofErr w:type="spellStart"/>
      <w:r>
        <w:rPr>
          <w:lang w:val="en-US"/>
        </w:rPr>
        <w:t>Pettifor’s</w:t>
      </w:r>
      <w:proofErr w:type="spellEnd"/>
      <w:r>
        <w:rPr>
          <w:lang w:val="en-US"/>
        </w:rPr>
        <w:t xml:space="preserve"> parameterizations). </w:t>
      </w:r>
    </w:p>
    <w:p w14:paraId="7D910363" w14:textId="16954B7F" w:rsidR="000149CA" w:rsidRPr="00405D82" w:rsidRDefault="000149CA" w:rsidP="00405D82">
      <w:pPr>
        <w:rPr>
          <w:lang w:val="en-US"/>
        </w:rPr>
      </w:pPr>
      <w:r>
        <w:rPr>
          <w:lang w:val="en-US"/>
        </w:rPr>
        <w:lastRenderedPageBreak/>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605401">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605401">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605401">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r w:rsidRPr="00C87244">
        <w:rPr>
          <w:lang w:val="en-US"/>
        </w:rPr>
        <w:lastRenderedPageBreak/>
        <w:t>References</w:t>
      </w:r>
      <w:bookmarkEnd w:id="407"/>
      <w:bookmarkEnd w:id="408"/>
    </w:p>
    <w:p w14:paraId="249B119D" w14:textId="54F5DA77" w:rsidR="005B61E9" w:rsidRPr="005B61E9" w:rsidRDefault="003102EF" w:rsidP="005B61E9">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5B61E9" w:rsidRPr="005B61E9">
        <w:rPr>
          <w:noProof/>
        </w:rPr>
        <w:t>[1]</w:t>
      </w:r>
      <w:r w:rsidR="005B61E9" w:rsidRPr="005B61E9">
        <w:rPr>
          <w:noProof/>
        </w:rPr>
        <w:tab/>
        <w:t>N. Medvedev, XTANT-3 [Computer Software], (2023). https://doi.org/10.5281/zenodo.8392569.</w:t>
      </w:r>
    </w:p>
    <w:p w14:paraId="6BFF79F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w:t>
      </w:r>
      <w:r w:rsidRPr="005B61E9">
        <w:rPr>
          <w:noProof/>
        </w:rPr>
        <w:tab/>
        <w:t>N. Medvedev, V. Tkachenko, V. Lipp, Z. Li, B. Ziaja, Various damage mechanisms in carbon and silicon materials under femtosecond x-ray irradiation, 4open 1 (2018) 3. https://doi.org/10.1051/fopen/2018003.</w:t>
      </w:r>
    </w:p>
    <w:p w14:paraId="42F5FE7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w:t>
      </w:r>
      <w:r w:rsidRPr="005B61E9">
        <w:rPr>
          <w:noProof/>
        </w:rPr>
        <w:tab/>
        <w:t>N. Medvedev, I. Milov, Electron-phonon coupling in metals at high electronic temperatures, Phys. Rev. B 102 (2020) 064302. https://doi.org/10.1103/PhysRevB.102.064302.</w:t>
      </w:r>
    </w:p>
    <w:p w14:paraId="722F4AD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w:t>
      </w:r>
      <w:r w:rsidRPr="005B61E9">
        <w:rPr>
          <w:noProof/>
        </w:rPr>
        <w:tab/>
        <w:t>V. Lipp, V. Tkachenko, M. Stransky, B. Aradi, T. Frauenheim, B. Ziaja, Density functional tight binding approach utilized to study X-ray-induced transitions in solid materials, Sci. Rep. 12 (2022) 1–10. https://doi.org/10.1038/s41598-022-04775-1.</w:t>
      </w:r>
    </w:p>
    <w:p w14:paraId="1B56AB0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w:t>
      </w:r>
      <w:r w:rsidRPr="005B61E9">
        <w:rPr>
          <w:noProof/>
        </w:rPr>
        <w:tab/>
        <w:t>N. Medvedev, H.O. Jeschke, B. Ziaja, Nonthermal phase transitions in semiconductors induced by a femtosecond extreme ultraviolet laser pulse, New J. Phys. 15 (2013) 15016. https://doi.org/10.1088/1367-2630/15/1/015016.</w:t>
      </w:r>
    </w:p>
    <w:p w14:paraId="66EC7A9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w:t>
      </w:r>
      <w:r w:rsidRPr="005B61E9">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1927080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w:t>
      </w:r>
      <w:r w:rsidRPr="005B61E9">
        <w:rPr>
          <w:noProof/>
        </w:rPr>
        <w:tab/>
        <w:t>B. Rethfeld, D.S. Ivanov, M.E. Garcia, S.I. Anisimov, Modelling ultrafast laser ablation, J. Phys. D. Appl. Phys. 50 (2017) 193001. https://doi.org/10.1088/1361-6463/50/19/193001.</w:t>
      </w:r>
    </w:p>
    <w:p w14:paraId="096B0DD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w:t>
      </w:r>
      <w:r w:rsidRPr="005B61E9">
        <w:rPr>
          <w:noProof/>
        </w:rPr>
        <w:tab/>
        <w:t>M. V Shugaev, C. Wu, O. Armbruster, A. Naghilou, N. Brouwer, D.S. Ivanov, T.J.Y. Derrien, N.M. Bulgakova, W. Kautek, B. Rethfeld, L. V Zhigilei, Fundamentals of ultrafast laser-material interaction, MRS Bull. 41 (2016) 960–968. https://doi.org/10.1557/mrs.2016.274.</w:t>
      </w:r>
    </w:p>
    <w:p w14:paraId="6AFDE3A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w:t>
      </w:r>
      <w:r w:rsidRPr="005B61E9">
        <w:rPr>
          <w:noProof/>
        </w:rPr>
        <w:tab/>
        <w:t>A.P. Caricato, A. Luches, M. Martino, Laser fabrication of nanoparticles, in: Handb. Nanoparticles, Springer International Publishing, 2015: pp. 407–428. https://doi.org/10.1007/978-3-319-15338-4_21.</w:t>
      </w:r>
    </w:p>
    <w:p w14:paraId="2912E6D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w:t>
      </w:r>
      <w:r w:rsidRPr="005B61E9">
        <w:rPr>
          <w:noProof/>
        </w:rPr>
        <w:tab/>
        <w:t>M. Braun, P. Gilch, W. Zinth, eds., Ultrashort laser pulses in biology and medicine, Springer-Verlag, Berlin Heidelberg, 2008. https://www.springer.com/gp/book/9783540735656.</w:t>
      </w:r>
    </w:p>
    <w:p w14:paraId="552DAA7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w:t>
      </w:r>
      <w:r w:rsidRPr="005B61E9">
        <w:rPr>
          <w:noProof/>
        </w:rPr>
        <w:tab/>
        <w:t>K. Sugioka, Y. Cheng, Ultrafast lasers—reliable tools for advanced materials processing, Light Sci. Appl. 3 (2014) e149–e149. https://doi.org/10.1038/lsa.2014.30.</w:t>
      </w:r>
    </w:p>
    <w:p w14:paraId="53F2004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w:t>
      </w:r>
      <w:r w:rsidRPr="005B61E9">
        <w:rPr>
          <w:noProof/>
        </w:rPr>
        <w:tab/>
        <w:t>A. Ng, Outstanding questions in electron-ion energy relaxation, lattice stability, and dielectric function of warm dense matter, Int. J. Quantum Chem. 112 (2012) 150–160. https://doi.org/10.1002/qua.23197.</w:t>
      </w:r>
    </w:p>
    <w:p w14:paraId="0600BA1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w:t>
      </w:r>
      <w:r w:rsidRPr="005B61E9">
        <w:rPr>
          <w:noProof/>
        </w:rPr>
        <w:tab/>
        <w:t>J. Rossbach, J.R. Schneider, W. Wurth, 10 years of pioneering X-ray science at the Free-Electron Laser FLASH at DESY, Phys. Rep. 808 (2019) 1. https://doi.org/10.1016/J.PHYSREP.2019.02.002.</w:t>
      </w:r>
    </w:p>
    <w:p w14:paraId="64EF131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w:t>
      </w:r>
      <w:r w:rsidRPr="005B61E9">
        <w:rPr>
          <w:noProof/>
        </w:rPr>
        <w:tab/>
        <w:t>J. Bonse, S. Baudach, J. Krüger, W. Kautek, M. Lenzner, Femtosecond laser ablation of silicon-modification thresholds and morphology, Appl. Phys. A 74 (2002) 19–25. https://doi.org/10.1007/s003390100893.</w:t>
      </w:r>
    </w:p>
    <w:p w14:paraId="42BB347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5]</w:t>
      </w:r>
      <w:r w:rsidRPr="005B61E9">
        <w:rPr>
          <w:noProof/>
        </w:rPr>
        <w:tab/>
        <w:t>C.-W. Jiang, X. Zhou, Z. Lin, R.-H. Xie, F.-L. Li, R.E. Allen, Electronic and Structural Response of Nanomaterials to Ultrafast and Ultraintense Laser Pulses, J. Nanosci. Nanotechnol. 14 (2014) 1549–1562. https://doi.org/10.1166/jnn.2014.8756.</w:t>
      </w:r>
    </w:p>
    <w:p w14:paraId="22D78E8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16]</w:t>
      </w:r>
      <w:r w:rsidRPr="005B61E9">
        <w:rPr>
          <w:noProof/>
        </w:rPr>
        <w:tab/>
        <w:t>N. Medvedev, A.E. Volkov, R. Rymzhanov, F. Akhmetov, S. Gorbunov, R. Voronkov, P. Babaev, Frontiers, challenges, and solutions in modeling of swift heavy ion effects in materials, J. Appl. Phys. 133 (2023) 100701. https://doi.org/10.1063/5.0128774.</w:t>
      </w:r>
    </w:p>
    <w:p w14:paraId="42844CE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7]</w:t>
      </w:r>
      <w:r w:rsidRPr="005B61E9">
        <w:rPr>
          <w:noProof/>
        </w:rPr>
        <w:tab/>
        <w:t>S.P. Hau-Riege, High-intensity X-rays - interaction with matter: processes in plasmas, clusters, molecules and solids, Willey-VCH Verlag, Weinheim, Germany, 2011. http://eu.wiley.com/WileyCDA/WileyTitle/productCd-3527409475.html (accessed October 26, 2015).</w:t>
      </w:r>
    </w:p>
    <w:p w14:paraId="68861A2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8]</w:t>
      </w:r>
      <w:r w:rsidRPr="005B61E9">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BA6D9E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9]</w:t>
      </w:r>
      <w:r w:rsidRPr="005B61E9">
        <w:rPr>
          <w:noProof/>
        </w:rPr>
        <w:tab/>
        <w:t>B. Rethfeld, A. Kaiser, M. Vicanek, G. Simon, Ultrafast dynamics of nonequilibrium electrons in metals under femtosecond laser irradiation, Phys. Rev. B 65 (2002) 214303. https://doi.org/10.1103/PhysRevB.65.214303.</w:t>
      </w:r>
    </w:p>
    <w:p w14:paraId="4B03786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0]</w:t>
      </w:r>
      <w:r w:rsidRPr="005B61E9">
        <w:rPr>
          <w:noProof/>
        </w:rPr>
        <w:tab/>
        <w:t>P.L. Silvestrelli, A. Alavi, M. Parrinello, Electrical-conductivity calculation in ab initio simulations of metals:Application to liquid sodium, Phys. Rev. B 55 (1997) 15515–15522. https://doi.org/10.1103/PhysRevB.55.15515.</w:t>
      </w:r>
    </w:p>
    <w:p w14:paraId="5F2E9B1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1]</w:t>
      </w:r>
      <w:r w:rsidRPr="005B61E9">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A01EBB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2]</w:t>
      </w:r>
      <w:r w:rsidRPr="005B61E9">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56BBFA0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3]</w:t>
      </w:r>
      <w:r w:rsidRPr="005B61E9">
        <w:rPr>
          <w:noProof/>
        </w:rPr>
        <w:tab/>
        <w:t>R.A. Voronkov, N. Medvedev, A.E. Volkov, Superionic State in Alumina Produced by Nonthermal Melting, Phys. Status Solidi - Rapid Res. Lett. 14 (2020) 1900641. https://doi.org/10.1002/pssr.201900641.</w:t>
      </w:r>
    </w:p>
    <w:p w14:paraId="0473F4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4]</w:t>
      </w:r>
      <w:r w:rsidRPr="005B61E9">
        <w:rPr>
          <w:noProof/>
        </w:rPr>
        <w:tab/>
        <w:t>R.A. Voronkov, N. Medvedev, A.E. Volkov, Superionic states formation in group III oxides irradiated with ultrafast lasers, Sci. Rep. 12 (2022) 5659. https://doi.org/10.1038/s41598-022-09681-0.</w:t>
      </w:r>
    </w:p>
    <w:p w14:paraId="6F68523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5]</w:t>
      </w:r>
      <w:r w:rsidRPr="005B61E9">
        <w:rPr>
          <w:noProof/>
        </w:rPr>
        <w:tab/>
        <w:t>N. Medvedev, A.E. Volkov, Nonthermal acceleration of atoms as a mechanism of fast lattice heating in ion tracks, J. Appl. Phys. 131 (2022) 225903. https://doi.org/10.1063/5.0095724.</w:t>
      </w:r>
    </w:p>
    <w:p w14:paraId="102656A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6]</w:t>
      </w:r>
      <w:r w:rsidRPr="005B61E9">
        <w:rPr>
          <w:noProof/>
        </w:rPr>
        <w:tab/>
        <w:t>P. Stampfli, K. Bennemann, Dynamical theory of the laser-induced lattice instability of silicon, Phys. Rev. B 46 (1992) 10686–10692. https://doi.org/10.1103/PhysRevB.46.10686.</w:t>
      </w:r>
    </w:p>
    <w:p w14:paraId="29D8174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7]</w:t>
      </w:r>
      <w:r w:rsidRPr="005B61E9">
        <w:rPr>
          <w:noProof/>
        </w:rPr>
        <w:tab/>
        <w:t>P. Silvestrelli, A. Alavi, M. Parrinello, D. Frenkel, Ab initio Molecular Dynamics Simulation of Laser Melting of Silicon, Phys. Rev. Lett. 77 (1996) 3149–3152. https://doi.org/10.1103/PhysRevLett.77.3149.</w:t>
      </w:r>
    </w:p>
    <w:p w14:paraId="620185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8]</w:t>
      </w:r>
      <w:r w:rsidRPr="005B61E9">
        <w:rPr>
          <w:noProof/>
        </w:rPr>
        <w:tab/>
        <w:t>H.O. Jeschke, M.E. Garcia, K.H. Bennemann, Microscopic analysis of the laser-induced femtosecond graphitization of diamond, Phys. Rev. B 60 (1999) R3701–R3704. https://doi.org/10.1103/PhysRevB.60.R3701.</w:t>
      </w:r>
    </w:p>
    <w:p w14:paraId="6F6CBFF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9]</w:t>
      </w:r>
      <w:r w:rsidRPr="005B61E9">
        <w:rPr>
          <w:noProof/>
        </w:rPr>
        <w:tab/>
        <w:t>N. Medvedev, Z. Li, V. Tkachenko, B. Ziaja, Electron-ion coupling in semiconductors beyond Fermi’s golden rule, Phys. Rev. B 95 (2017) 014309. https://doi.org/10.1103/PhysRevB.95.014309.</w:t>
      </w:r>
    </w:p>
    <w:p w14:paraId="3A0C855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0]</w:t>
      </w:r>
      <w:r w:rsidRPr="005B61E9">
        <w:rPr>
          <w:noProof/>
        </w:rPr>
        <w:tab/>
        <w:t xml:space="preserve">N. Medvedev, U. Zastrau, E. Förster, D.O. Gericke, B. Rethfeld, Short-time electron dynamics in aluminum excited by femtosecond extreme ultraviolet radiation, Phys. Rev. Lett. 107 (2011) </w:t>
      </w:r>
      <w:r w:rsidRPr="005B61E9">
        <w:rPr>
          <w:noProof/>
        </w:rPr>
        <w:lastRenderedPageBreak/>
        <w:t>165003. https://doi.org/10.1103/PhysRevLett.107.165003.</w:t>
      </w:r>
    </w:p>
    <w:p w14:paraId="0D6395E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1]</w:t>
      </w:r>
      <w:r w:rsidRPr="005B61E9">
        <w:rPr>
          <w:noProof/>
        </w:rPr>
        <w:tab/>
        <w:t>N.S. Shcheblanov, T.E. Itina, Femtosecond laser interactions with dielectric materials: insights of a detailed modeling of electronic excitation and relaxation processes, Appl. Phys. A 110 (2012) 579–583. https://doi.org/10.1007/s00339-012-7130-0.</w:t>
      </w:r>
    </w:p>
    <w:p w14:paraId="407A5C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2]</w:t>
      </w:r>
      <w:r w:rsidRPr="005B61E9">
        <w:rPr>
          <w:noProof/>
        </w:rPr>
        <w:tab/>
        <w:t>S.T. Weber, B. Rethfeld, Phonon-induced long-lasting nonequilibrium in the electron system of a laser-excited solid, Phys. Rev. B 99 (2019) 174314. https://doi.org/10.1103/PhysRevB.99.174314.</w:t>
      </w:r>
    </w:p>
    <w:p w14:paraId="3144A3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3]</w:t>
      </w:r>
      <w:r w:rsidRPr="005B61E9">
        <w:rPr>
          <w:noProof/>
        </w:rPr>
        <w:tab/>
        <w:t>M. Uehlein, S.T. Weber, B. Rethfeld, Influence of Electronic Non-Equilibrium on Energy Distribution and Dissipation in Aluminum Studied with an Extended Two-Temperature Model, Nanomaterials 12 (2022) 1655. https://doi.org/10.3390/nano12101655.</w:t>
      </w:r>
    </w:p>
    <w:p w14:paraId="314A64C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4]</w:t>
      </w:r>
      <w:r w:rsidRPr="005B61E9">
        <w:rPr>
          <w:noProof/>
        </w:rPr>
        <w:tab/>
        <w:t>N. Medvedev, Electronic nonequilibrium effect in ultrafast-laser-irradiated solids, Https://Arxiv.Org/Abs/2302.09098v1 (2023). https://doi.org/10.48550/arxiv.2302.09098.</w:t>
      </w:r>
    </w:p>
    <w:p w14:paraId="0E08D4F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5]</w:t>
      </w:r>
      <w:r w:rsidRPr="005B61E9">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3DF348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6]</w:t>
      </w:r>
      <w:r w:rsidRPr="005B61E9">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4EE808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7]</w:t>
      </w:r>
      <w:r w:rsidRPr="005B61E9">
        <w:rPr>
          <w:noProof/>
        </w:rPr>
        <w:tab/>
        <w:t>R. Car, M. Parrinello, Unified Approach for Molecular Dynamics and Density-Functional Theory, Phys. Rev. Lett. 55 (1985) 2471–2474. https://doi.org/10.1103/PhysRevLett.55.2471.</w:t>
      </w:r>
    </w:p>
    <w:p w14:paraId="6CC6577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8]</w:t>
      </w:r>
      <w:r w:rsidRPr="005B61E9">
        <w:rPr>
          <w:noProof/>
        </w:rPr>
        <w:tab/>
        <w:t>D. Ivanov, L. Zhigilei, Combined atomistic-continuum modeling of short-pulse laser melting and disintegration of metal films, Phys. Rev. B 68 (2003) 064114. https://doi.org/10.1103/PhysRevB.68.064114.</w:t>
      </w:r>
    </w:p>
    <w:p w14:paraId="101683E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9]</w:t>
      </w:r>
      <w:r w:rsidRPr="005B61E9">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ACF827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0]</w:t>
      </w:r>
      <w:r w:rsidRPr="005B61E9">
        <w:rPr>
          <w:noProof/>
        </w:rPr>
        <w:tab/>
        <w:t>N.A. Medvedev, Materials under XUV irradiation: effects of structure, size, and temperature, in: L. Juha, S. Bajt, S. Guizard (Eds.), Opt. Damage Mater. Process. by EUV/X-Ray Radiat., SPIE, 2023: p. 10. https://doi.org/10.1117/12.2664746.</w:t>
      </w:r>
    </w:p>
    <w:p w14:paraId="15CC327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1]</w:t>
      </w:r>
      <w:r w:rsidRPr="005B61E9">
        <w:rPr>
          <w:noProof/>
        </w:rPr>
        <w:tab/>
        <w:t>D.P. Kroese, T. Taimre, Z.I. Botev, Handbook of Monte Carlo Methods, Wiley, 2011. https://www.wiley.com/en-au/Handbook+of+Monte+Carlo+Methods-p-9780470177938.</w:t>
      </w:r>
    </w:p>
    <w:p w14:paraId="55B9046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2]</w:t>
      </w:r>
      <w:r w:rsidRPr="005B61E9">
        <w:rPr>
          <w:noProof/>
        </w:rPr>
        <w:tab/>
        <w:t>T.M. Jenkins, W.R. Nelson, A. Rindi, Monte Carlo Transport of Electrons and Photons, Springer US, Boston, MA, 1988. https://doi.org/10.1007/978-1-4613-1059-4.</w:t>
      </w:r>
    </w:p>
    <w:p w14:paraId="35E9CE7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3]</w:t>
      </w:r>
      <w:r w:rsidRPr="005B61E9">
        <w:rPr>
          <w:noProof/>
        </w:rPr>
        <w:tab/>
        <w:t>C. Jacoboni, L. Reggiani, The Monte Carlo method for the solution of charge transport in semiconductors with applications to covalent materials, Rev. Mod. Phys. 55 (1983) 645–705. https://doi.org/10.1103/RevModPhys.55.645.</w:t>
      </w:r>
    </w:p>
    <w:p w14:paraId="65A25AC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4]</w:t>
      </w:r>
      <w:r w:rsidRPr="005B61E9">
        <w:rPr>
          <w:noProof/>
        </w:rPr>
        <w:tab/>
        <w:t>F. James, RANLUX: A Fortran implementation of the high-quality pseudorandom number generator of Lüscher, Comput. Phys. Commun. 79 (1994) 111–114. https://doi.org/10.1016/0010-4655(94)90233-X.</w:t>
      </w:r>
    </w:p>
    <w:p w14:paraId="20829E2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5]</w:t>
      </w:r>
      <w:r w:rsidRPr="005B61E9">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5B61E9">
        <w:rPr>
          <w:noProof/>
        </w:rPr>
        <w:lastRenderedPageBreak/>
        <w:t>https://doi.org/10.1002/pssb.2221980222.</w:t>
      </w:r>
    </w:p>
    <w:p w14:paraId="4DFA07A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6]</w:t>
      </w:r>
      <w:r w:rsidRPr="005B61E9">
        <w:rPr>
          <w:noProof/>
        </w:rPr>
        <w:tab/>
        <w:t>N. Medvedev, A.E. Volkov, Analytically solvable model of scattering of relativistic charged particles in solids, J. Phys. D. Appl. Phys. 53 (2020) 235302. https://doi.org/10.1088/1361-6463/AB7C09.</w:t>
      </w:r>
    </w:p>
    <w:p w14:paraId="0C05329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7]</w:t>
      </w:r>
      <w:r w:rsidRPr="005B61E9">
        <w:rPr>
          <w:noProof/>
        </w:rPr>
        <w:tab/>
        <w:t>R. Rymzhanov, N.A. Medvedev, A.E. Volkov, Damage threshold and structure of swift heavy ion tracks in Al2O3, J. Phys. D. Appl. Phys. 50 (2017) 475301. https://doi.org/10.1088/1361-6463/aa8ff5.</w:t>
      </w:r>
    </w:p>
    <w:p w14:paraId="3E72B44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8]</w:t>
      </w:r>
      <w:r w:rsidRPr="005B61E9">
        <w:rPr>
          <w:noProof/>
        </w:rPr>
        <w:tab/>
        <w:t>N.A. Medvedev, R.A. Rymzhanov, A.E. Volkov, Time-resolved electron kinetics in swift heavy ion irradiated solids, J. Phys. D. Appl. Phys. 48 (2015) 355303. https://doi.org/10.1088/0022-3727/48/35/355303.</w:t>
      </w:r>
    </w:p>
    <w:p w14:paraId="517AF76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9]</w:t>
      </w:r>
      <w:r w:rsidRPr="005B61E9">
        <w:rPr>
          <w:noProof/>
        </w:rPr>
        <w:tab/>
        <w:t>U. Fano, Penetration of Protons, Alpha Particles, and Mesons, Annu. Rev. Nucl. Sci. 13 (1963) 1–66. https://doi.org/10.1146/annurev.ns.13.120163.000245.</w:t>
      </w:r>
    </w:p>
    <w:p w14:paraId="75734FE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0]</w:t>
      </w:r>
      <w:r w:rsidRPr="005B61E9">
        <w:rPr>
          <w:noProof/>
        </w:rPr>
        <w:tab/>
        <w:t>N. Medvedev, V. Tkachenko, B. Ziaja, Modeling of Nonthermal Solid-to-Solid Phase Transition in Diamond Irradiated with Femtosecond x-ray FEL Pulse, Contrib. to Plasma Phys. 55 (2015) 12–34. https://doi.org/10.1002/ctpp.201400026.</w:t>
      </w:r>
    </w:p>
    <w:p w14:paraId="63CCAD4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1]</w:t>
      </w:r>
      <w:r w:rsidRPr="005B61E9">
        <w:rPr>
          <w:noProof/>
        </w:rPr>
        <w:tab/>
        <w:t>R.H. Ritchie, A. Howie, Electron excitation and the optical potential in electron microscopy, Philos. Mag. 36 (1977) 463–481. https://doi.org/10.1080/14786437708244948.</w:t>
      </w:r>
    </w:p>
    <w:p w14:paraId="3E1F5EC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2]</w:t>
      </w:r>
      <w:r w:rsidRPr="005B61E9">
        <w:rPr>
          <w:noProof/>
        </w:rPr>
        <w:tab/>
        <w:t>N. Medvedev, Modeling ultrafast electronic processes in solids excited by femtosecond VUV-XUV laser Pulse, AIP Conf. Proc. 582 (2012) 582–592. https://doi.org/10.1063/1.4739911.</w:t>
      </w:r>
    </w:p>
    <w:p w14:paraId="5483825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3]</w:t>
      </w:r>
      <w:r w:rsidRPr="005B61E9">
        <w:rPr>
          <w:noProof/>
        </w:rPr>
        <w:tab/>
        <w:t>N. Medvedev, F. Akhmetov, R.A. Rymzhanov, R. Voronkov, A.E. Volkov, Modeling Time‐Resolved Kinetics in Solids Induced by Extreme Electronic Excitation, Adv. Theory Simulations 5 (2022) 2200091. https://doi.org/10.1002/adts.202200091.</w:t>
      </w:r>
    </w:p>
    <w:p w14:paraId="542BDDC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4]</w:t>
      </w:r>
      <w:r w:rsidRPr="005B61E9">
        <w:rPr>
          <w:noProof/>
        </w:rPr>
        <w:tab/>
        <w:t>Y.-K. Kim, M. Rudd, Binary-encounter-dipole model for electron-impact ionization, Phys. Rev. A 50 (1994) 3954–3967. https://doi.org/10.1103/PhysRevA.50.3954.</w:t>
      </w:r>
    </w:p>
    <w:p w14:paraId="31E71E0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5]</w:t>
      </w:r>
      <w:r w:rsidRPr="005B61E9">
        <w:rPr>
          <w:noProof/>
        </w:rPr>
        <w:tab/>
        <w:t>D.E. Cullen, EPICS2017: Electron Photon Interaction Cross Sections: w-nds.iaea.org/epics/, Vienna, 2018. https://www-nds.iaea.org/publications/iaea-nds/iaea-nds-224%7B%5C_%7DRev1%7B%5C_%7D2018.pdf.</w:t>
      </w:r>
    </w:p>
    <w:p w14:paraId="0A773E5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6]</w:t>
      </w:r>
      <w:r w:rsidRPr="005B61E9">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B9E927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7]</w:t>
      </w:r>
      <w:r w:rsidRPr="005B61E9">
        <w:rPr>
          <w:noProof/>
        </w:rPr>
        <w:tab/>
        <w:t>F. Salvat, A. Jablonski, C.J. Powell, elsepa—Dirac partial-wave calculation of elastic scattering of electrons and positrons by atoms, positive ions and molecules, Comput. Phys. Commun. 165 (2005) 157–190. https://doi.org/10.1016/j.cpc.2004.09.006.</w:t>
      </w:r>
    </w:p>
    <w:p w14:paraId="2D661F2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8]</w:t>
      </w:r>
      <w:r w:rsidRPr="005B61E9">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1C4C9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9]</w:t>
      </w:r>
      <w:r w:rsidRPr="005B61E9">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5B61E9">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3562851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0]</w:t>
      </w:r>
      <w:r w:rsidRPr="005B61E9">
        <w:rPr>
          <w:noProof/>
        </w:rPr>
        <w:tab/>
        <w:t>A. Ferrari, P.R. Sala, A. Fassò, J. Ranft, Fluka: a multi-particle transport code: http://www.fluka.org/content/manuals/FM.pdf, Geneva, 2005. http://www.fluka.org/content/manuals/FM.pdf.</w:t>
      </w:r>
    </w:p>
    <w:p w14:paraId="1F989D1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1]</w:t>
      </w:r>
      <w:r w:rsidRPr="005B61E9">
        <w:rPr>
          <w:noProof/>
        </w:rPr>
        <w:tab/>
        <w:t>X-5 Monte Carlo Team, MCNP — A General Monte Carlo N-Particle Transport Code, Version 5 Volume I: Overview and Theory, Revised 10, Los Alamos National Laboratory, University of California, 2003. http://www.nucleonica.net/wiki/images/8/89/MCNPvolI.pdf.</w:t>
      </w:r>
    </w:p>
    <w:p w14:paraId="3CD078F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2]</w:t>
      </w:r>
      <w:r w:rsidRPr="005B61E9">
        <w:rPr>
          <w:noProof/>
        </w:rPr>
        <w:tab/>
        <w:t>M.L. Knotek, P.J. Feibelman, Stability of ionically bonded surfaces in ionizing environments, Surf. Sci. 90 (1979) 78–90. http://www.sciencedirect.com/science/article/pii/0039602879900116.</w:t>
      </w:r>
    </w:p>
    <w:p w14:paraId="24BD793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3]</w:t>
      </w:r>
      <w:r w:rsidRPr="005B61E9">
        <w:rPr>
          <w:noProof/>
        </w:rPr>
        <w:tab/>
        <w:t>H.O. Jeschke, Theory for optically created nonequilibrium in covalent solids, Technical University of Berlin, 2000. http://www.physics.rutgers.edu/~jeschke/phd.html.</w:t>
      </w:r>
    </w:p>
    <w:p w14:paraId="13E10D6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4]</w:t>
      </w:r>
      <w:r w:rsidRPr="005B61E9">
        <w:rPr>
          <w:noProof/>
        </w:rPr>
        <w:tab/>
        <w:t>J.G. Powles, G. Rickayzen, D.M. Heyes, Temperatures: old, new and middle aged, Mol. Phys. 103 (2005) 1361–1373. https://doi.org/10.1080/00268970500054664.</w:t>
      </w:r>
    </w:p>
    <w:p w14:paraId="3BCAEB2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5]</w:t>
      </w:r>
      <w:r w:rsidRPr="005B61E9">
        <w:rPr>
          <w:noProof/>
        </w:rPr>
        <w:tab/>
        <w:t>R. Darkins, P.-W. Ma, S.T. Murphy, D.M. Duffy, Simulating electronically driven structural changes in silicon with two-temperature molecular dynamics, Phys. Rev. B 98 (2018) 24304. https://doi.org/10.1103/PhysRevB.98.024304.</w:t>
      </w:r>
    </w:p>
    <w:p w14:paraId="72ABF16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6]</w:t>
      </w:r>
      <w:r w:rsidRPr="005B61E9">
        <w:rPr>
          <w:noProof/>
        </w:rPr>
        <w:tab/>
        <w:t>S.T. Murphy, S.L. Daraszewicz, Y. Giret, M. Watkins, A.L. Shluger, K. Tanimura, D.M. Duffy, Dynamical simulations of an electronically induced solid-solid phase transformation in tungsten, Phys. Rev. B 92 (2015) 134110. https://doi.org/10.1103/PhysRevB.92.134110.</w:t>
      </w:r>
    </w:p>
    <w:p w14:paraId="495841F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7]</w:t>
      </w:r>
      <w:r w:rsidRPr="005B61E9">
        <w:rPr>
          <w:noProof/>
        </w:rPr>
        <w:tab/>
        <w:t>A. Jain, A. Sindhu, Pedagogical Overview of the Fewest Switches Surface Hopping Method, ACS Omega 7 (2022) 45810–45824. https://doi.org/10.1021/acsomega.2c04843.</w:t>
      </w:r>
    </w:p>
    <w:p w14:paraId="59E7D39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8]</w:t>
      </w:r>
      <w:r w:rsidRPr="005B61E9">
        <w:rPr>
          <w:noProof/>
        </w:rPr>
        <w:tab/>
        <w:t>N. Medvedev, Electron-phonon coupling in semiconductors at high electronic temperatures, Phys. Rev. B 108 (2023) 144305. https://doi.org/10.1103/PhysRevB.108.144305.</w:t>
      </w:r>
    </w:p>
    <w:p w14:paraId="2DACEB1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9]</w:t>
      </w:r>
      <w:r w:rsidRPr="005B61E9">
        <w:rPr>
          <w:noProof/>
        </w:rPr>
        <w:tab/>
        <w:t>J.C. Slater, G.F. Koster, Simplified LCAO Method for the Periodic Potential Problem, Phys. Rev. 94 (1954) 1498–1524. https://doi.org/10.1103/PhysRev.94.1498.</w:t>
      </w:r>
    </w:p>
    <w:p w14:paraId="5DC2F9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0]</w:t>
      </w:r>
      <w:r w:rsidRPr="005B61E9">
        <w:rPr>
          <w:noProof/>
        </w:rPr>
        <w:tab/>
        <w:t>P. Koskinen, V. Mäkinen, Density-functional tight-binding for beginners, Comput. Mater. Sci. 47 (2009) 237–253. https://doi.org/10.1016/J.COMMATSCI.2009.07.013.</w:t>
      </w:r>
    </w:p>
    <w:p w14:paraId="1BEEE15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1]</w:t>
      </w:r>
      <w:r w:rsidRPr="005B61E9">
        <w:rPr>
          <w:noProof/>
        </w:rPr>
        <w:tab/>
        <w:t>D. Szczepanik, J. Mrozek, On several alternatives for Löwdin orthogonalization, Comput. Theor. Chem. 1008 (2013) 15–19. https://doi.org/10.1016/J.COMPTC.2012.12.013.</w:t>
      </w:r>
    </w:p>
    <w:p w14:paraId="3647904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2]</w:t>
      </w:r>
      <w:r w:rsidRPr="005B61E9">
        <w:rPr>
          <w:noProof/>
        </w:rPr>
        <w:tab/>
        <w:t>M.J. Mehl, D.A. Papaconstantopoulos, NRL transferable Tight-Binding parameters periodic table: http://esd.cos.gmu.edu/tb/tbp.html, (n.d.). http://esd.cos.gmu.edu/tb/tbp.html (accessed November 21, 2019).</w:t>
      </w:r>
    </w:p>
    <w:p w14:paraId="7276230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3]</w:t>
      </w:r>
      <w:r w:rsidRPr="005B61E9">
        <w:rPr>
          <w:noProof/>
        </w:rPr>
        <w:tab/>
        <w:t>D.A. Papaconstantopoulos, M.J. Mehl, The Slater-Koster tight-binding method: a computationally efficient and accurate approach, J. Phys. Condens. Matter 15 (2003) R413–R440. https://doi.org/10.1088/0953-8984/15/10/201.</w:t>
      </w:r>
    </w:p>
    <w:p w14:paraId="392A580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74]</w:t>
      </w:r>
      <w:r w:rsidRPr="005B61E9">
        <w:rPr>
          <w:noProof/>
        </w:rPr>
        <w:tab/>
        <w:t>C.H. Xu, C.Z. Wang, C.T. Chan, K.M. Ho, A transferable tight-binding potential for carbon, J. Phys. Condens. Matter 4 (1992) 6047–6054. https://doi.org/10.1088/0953-8984/4/28/006.</w:t>
      </w:r>
    </w:p>
    <w:p w14:paraId="287EC2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5]</w:t>
      </w:r>
      <w:r w:rsidRPr="005B61E9">
        <w:rPr>
          <w:noProof/>
        </w:rPr>
        <w:tab/>
        <w:t>I. Kwon, R. Biswas, C. Wang, K. Ho, C. Soukoulis, Transferable tight-binding models for silicon, Phys. Rev. B 49 (1994) 7242–7250. https://doi.org/10.1103/PhysRevB.49.7242.</w:t>
      </w:r>
    </w:p>
    <w:p w14:paraId="21E951F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6]</w:t>
      </w:r>
      <w:r w:rsidRPr="005B61E9">
        <w:rPr>
          <w:noProof/>
        </w:rPr>
        <w:tab/>
        <w:t>Https://dftb.org/, DFTB, (n.d.). https://dftb.org/ (accessed May 20, 2023).</w:t>
      </w:r>
    </w:p>
    <w:p w14:paraId="0EF92CA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7]</w:t>
      </w:r>
      <w:r w:rsidRPr="005B61E9">
        <w:rPr>
          <w:noProof/>
        </w:rPr>
        <w:tab/>
        <w:t>M. Elstner, SCC-DFTB: What Is the Proper Degree of Self-Consistency?†, J. Phys. Chem. A 111 (2007) 5614–5621. https://doi.org/10.1021/JP071338J.</w:t>
      </w:r>
    </w:p>
    <w:p w14:paraId="0832823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8]</w:t>
      </w:r>
      <w:r w:rsidRPr="005B61E9">
        <w:rPr>
          <w:noProof/>
        </w:rPr>
        <w:tab/>
        <w:t>R.S. Mulliken, Electronic Population Analysis on LCAO–MO Molecular Wave Functions. I, J. Chem. Phys. 23 (1955) 1833–1840. https://doi.org/10.1063/1.1740588.</w:t>
      </w:r>
    </w:p>
    <w:p w14:paraId="14BA74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9]</w:t>
      </w:r>
      <w:r w:rsidRPr="005B61E9">
        <w:rPr>
          <w:noProof/>
        </w:rPr>
        <w:tab/>
        <w:t>K.P. Travis, C. Braga, Configurational temperature and pressure molecular dynamics: review of current methodology and applications to the shear flow of a simple fluid, Mol. Phys. 104 (2006) 3735–3749. https://doi.org/10.1080/00268970601014880.</w:t>
      </w:r>
    </w:p>
    <w:p w14:paraId="501D3AB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0]</w:t>
      </w:r>
      <w:r w:rsidRPr="005B61E9">
        <w:rPr>
          <w:noProof/>
        </w:rPr>
        <w:tab/>
        <w:t>D.C. Rapaport, The Art of Molecular Dynamics Simulation, Cambridge University Press, 2004.</w:t>
      </w:r>
    </w:p>
    <w:p w14:paraId="0C6195C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1]</w:t>
      </w:r>
      <w:r w:rsidRPr="005B61E9">
        <w:rPr>
          <w:noProof/>
        </w:rPr>
        <w:tab/>
        <w:t>L. Verlet, Computer “Experiments” on Classical Fluids. I. Thermodynamical Properties of Lennard-Jones Molecules, Phys. Rev. 159 (1967) 98–103. https://doi.org/10.1103/PhysRev.159.98.</w:t>
      </w:r>
    </w:p>
    <w:p w14:paraId="16BCE33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2]</w:t>
      </w:r>
      <w:r w:rsidRPr="005B61E9">
        <w:rPr>
          <w:noProof/>
        </w:rPr>
        <w:tab/>
        <w:t>H. Yoshida, Construction of higher order symplectic integrators, Phys. Lett. A 150 (1990) 262–268. https://doi.org/10.1016/0375-9601(90)90092-3.</w:t>
      </w:r>
    </w:p>
    <w:p w14:paraId="6764A31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3]</w:t>
      </w:r>
      <w:r w:rsidRPr="005B61E9">
        <w:rPr>
          <w:noProof/>
        </w:rPr>
        <w:tab/>
        <w:t>G.J. Martyna, M.E. Tuckerman, Symplectic reversible integrators: Predictor–corrector methods, J. Chem. Phys. 102 (1995) 8071. https://doi.org/10.1063/1.469006.</w:t>
      </w:r>
    </w:p>
    <w:p w14:paraId="1AD1B6D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4]</w:t>
      </w:r>
      <w:r w:rsidRPr="005B61E9">
        <w:rPr>
          <w:noProof/>
        </w:rPr>
        <w:tab/>
        <w:t>A. Gonis, M. Däne, Extension of the Kohn-Sham formulation of density functional theory to finite temperature, J. Phys. Chem. Solids 116 (2018) 86–99. https://doi.org/10.1016/J.JPCS.2017.12.021.</w:t>
      </w:r>
    </w:p>
    <w:p w14:paraId="7A5F6DB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5]</w:t>
      </w:r>
      <w:r w:rsidRPr="005B61E9">
        <w:rPr>
          <w:noProof/>
        </w:rPr>
        <w:tab/>
        <w:t>J.F. Littmark, J.P. Ziegler, U. Biersack, The Stopping and Range of Ions in Solids, Pergamon Press, New York, 1985.</w:t>
      </w:r>
    </w:p>
    <w:p w14:paraId="3A0177C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6]</w:t>
      </w:r>
      <w:r w:rsidRPr="005B61E9">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55DB76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7]</w:t>
      </w:r>
      <w:r w:rsidRPr="005B61E9">
        <w:rPr>
          <w:noProof/>
        </w:rPr>
        <w:tab/>
        <w:t>H. Kim, J.-M. Choi, W.A. Goddard, Universal Correction of Density Functional Theory to Include London Dispersion (up to Lr, Element 103), J. Phys. Chem. Lett. 3 (2012) 360–363. https://doi.org/10.1021/jz2016395.</w:t>
      </w:r>
    </w:p>
    <w:p w14:paraId="5752ED7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8]</w:t>
      </w:r>
      <w:r w:rsidRPr="005B61E9">
        <w:rPr>
          <w:noProof/>
        </w:rPr>
        <w:tab/>
        <w:t>P. Pracht, E. Caldeweyher, S. Ehlert, S. Grimme, A Robust Non-Self-Consistent Tight-Binding Quantum Chemistry Method for large Molecules, (2019). https://doi.org/10.26434/CHEMRXIV.8326202.V1.</w:t>
      </w:r>
    </w:p>
    <w:p w14:paraId="236E08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9]</w:t>
      </w:r>
      <w:r w:rsidRPr="005B61E9">
        <w:rPr>
          <w:noProof/>
        </w:rPr>
        <w:tab/>
        <w:t>R.M. de Oliveira, L.G.M. de Macedo, T.F. da Cunha, F. Pirani, R. Gargano, A Spectroscopic Validation of the Improved Lennard–Jones Model, Mol. 2021, Vol. 26, Page 3906 26 (2021) 3906. https://doi.org/10.3390/MOLECULES26133906.</w:t>
      </w:r>
    </w:p>
    <w:p w14:paraId="4F4D42F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0]</w:t>
      </w:r>
      <w:r w:rsidRPr="005B61E9">
        <w:rPr>
          <w:noProof/>
        </w:rPr>
        <w:tab/>
        <w:t>H.J.C. Berendsen, J.P.M. Postma, W.F. van Gunsteren, A. DiNola, J.R. Haak, Molecular dynamics with coupling to an external bath, J. Chem. Phys. 81 (1984) 3684–3690. https://doi.org/10.1063/1.448118.</w:t>
      </w:r>
    </w:p>
    <w:p w14:paraId="620E754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1]</w:t>
      </w:r>
      <w:r w:rsidRPr="005B61E9">
        <w:rPr>
          <w:noProof/>
        </w:rPr>
        <w:tab/>
        <w:t>M. Parrinello, A. Rahman, Crystal Structure and Pair Potentials: A Molecular-Dynamics Study, Phys. Rev. Lett. 45 (1980) 1196–1199. https://doi.org/10.1103/PhysRevLett.45.1196.</w:t>
      </w:r>
    </w:p>
    <w:p w14:paraId="5FB5776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2]</w:t>
      </w:r>
      <w:r w:rsidRPr="005B61E9">
        <w:rPr>
          <w:noProof/>
        </w:rPr>
        <w:tab/>
        <w:t xml:space="preserve">D.J. Evans, D.J. Searles, S.R. Williams, Fundamentals of Classical Statistical Thermodynamics, </w:t>
      </w:r>
      <w:r w:rsidRPr="005B61E9">
        <w:rPr>
          <w:noProof/>
        </w:rPr>
        <w:lastRenderedPageBreak/>
        <w:t>Wiley, Weinheim, Germany, 2016. https://doi.org/10.1002/9783527695782.</w:t>
      </w:r>
    </w:p>
    <w:p w14:paraId="4FB1E7F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3]</w:t>
      </w:r>
      <w:r w:rsidRPr="005B61E9">
        <w:rPr>
          <w:noProof/>
        </w:rPr>
        <w:tab/>
        <w:t>V.A. Levashov, T. Egami, R.S. Aga, J.R. Morris, Equipartition theorem and the dynamics of liquids, Phys. Rev. B - Condens. Matter Mater. Phys. 78 (2008) 064205. https://doi.org/10.1103/PHYSREVB.78.064205/FIGURES/10/MEDIUM.</w:t>
      </w:r>
    </w:p>
    <w:p w14:paraId="771C776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4]</w:t>
      </w:r>
      <w:r w:rsidRPr="005B61E9">
        <w:rPr>
          <w:noProof/>
        </w:rPr>
        <w:tab/>
        <w:t>N. Medvedev, I. Milov, B. Ziaja, Structural stability and electron‐phonon coupling in two‐dimensional carbon allotropes at high electronic and atomic temperatures, Carbon Trends 5 (2021) 100121. https://doi.org/10.1016/J.CARTRE.2021.100121.</w:t>
      </w:r>
    </w:p>
    <w:p w14:paraId="1A1E46C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5]</w:t>
      </w:r>
      <w:r w:rsidRPr="005B61E9">
        <w:rPr>
          <w:noProof/>
        </w:rPr>
        <w:tab/>
        <w:t>N. Medvedev, I. Milov, Electron-Phonon Coupling and Nonthermal Effects in Gold Nano-Objects at High Electronic Temperatures, Materials (Basel). 15 (2022) 4883. https://doi.org/10.3390/MA15144883.</w:t>
      </w:r>
    </w:p>
    <w:p w14:paraId="168DD9F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6]</w:t>
      </w:r>
      <w:r w:rsidRPr="005B61E9">
        <w:rPr>
          <w:noProof/>
        </w:rPr>
        <w:tab/>
        <w:t>S.A. Gorbunov, N.A. Medvedev, P.N. Terekhin, A.E. Volkov, Electron–lattice coupling after high-energy deposition in aluminum, Nucl. Instruments Methods Phys. Res. Sect. B Beam Interact. with Mater. Atoms 354 (2015) 220–225. https://doi.org/10.1016/j.nimb.2014.11.053.</w:t>
      </w:r>
    </w:p>
    <w:p w14:paraId="5AF0CAB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7]</w:t>
      </w:r>
      <w:r w:rsidRPr="005B61E9">
        <w:rPr>
          <w:noProof/>
        </w:rPr>
        <w:tab/>
        <w:t>Z. Lin, L. Zhigilei, V. Celli, Electron-phonon coupling and electron heat capacity of metals under conditions of strong electron-phonon nonequilibrium, Phys. Rev. B 77 (2008) 075133. https://doi.org/10.1103/PhysRevB.77.075133.</w:t>
      </w:r>
    </w:p>
    <w:p w14:paraId="629E192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8]</w:t>
      </w:r>
      <w:r w:rsidRPr="005B61E9">
        <w:rPr>
          <w:noProof/>
        </w:rPr>
        <w:tab/>
        <w:t>W.L. McMillan, Transition temperature of strong-coupled superconductors, Phys. Rev. 167 (1968) 331–344. https://doi.org/10.1103/PhysRev.167.331.</w:t>
      </w:r>
    </w:p>
    <w:p w14:paraId="663820B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9]</w:t>
      </w:r>
      <w:r w:rsidRPr="005B61E9">
        <w:rPr>
          <w:noProof/>
        </w:rPr>
        <w:tab/>
        <w:t>P.B. Allen, M.L. Cohen, Pseudopotential calculation of the mass enhancement and superconducting transition temperature of simple metals, Phys. Rev. 187 (1969) 525–538. https://doi.org/10.1103/PhysRev.187.525.</w:t>
      </w:r>
    </w:p>
    <w:p w14:paraId="124B2E9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0]</w:t>
      </w:r>
      <w:r w:rsidRPr="005B61E9">
        <w:rPr>
          <w:noProof/>
        </w:rPr>
        <w:tab/>
        <w:t>A.M. Brown, R. Sundararaman, P. Narang, W.A. Goddard, H.A. Atwater, Ab initio phonon coupling and optical response of hot electrons in plasmonic metals, Phys. Rev. B 94 (2016) 075120. https://doi.org/10.1103/PhysRevB.94.075120.</w:t>
      </w:r>
    </w:p>
    <w:p w14:paraId="6947669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1]</w:t>
      </w:r>
      <w:r w:rsidRPr="005B61E9">
        <w:rPr>
          <w:noProof/>
        </w:rPr>
        <w:tab/>
        <w:t>Y. V Petrov, N.A. Inogamov, K.P. Migdal, Thermal conductivity and the electron-ion heat transfer coefficient in condensed media with a strongly excited electron subsystem, JETP Lett. 97 (2013) 20–27. https://doi.org/10.1134/S0021364013010098.</w:t>
      </w:r>
    </w:p>
    <w:p w14:paraId="7336B15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2]</w:t>
      </w:r>
      <w:r w:rsidRPr="005B61E9">
        <w:rPr>
          <w:noProof/>
        </w:rPr>
        <w:tab/>
        <w:t>B.Y. Mueller, B. Rethfeld, Relaxation dynamics in laser-excited metals under nonequilibrium conditions, Phys. Rev. B 87 (2013) 35139. https://doi.org/10.1103/PhysRevB.87.035139.</w:t>
      </w:r>
    </w:p>
    <w:p w14:paraId="143E9A0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3]</w:t>
      </w:r>
      <w:r w:rsidRPr="005B61E9">
        <w:rPr>
          <w:noProof/>
        </w:rPr>
        <w:tab/>
        <w:t>L. Waldecker, R. Bertoni, R. Ernstorfer, J. Vorberger, Electron-Phonon Coupling and Energy Flow in a Simple Metal beyond the Two-Temperature Approximation, Phys. Rev. X 6 (2016) 021003. https://doi.org/10.1103/PhysRevX.6.021003.</w:t>
      </w:r>
    </w:p>
    <w:p w14:paraId="40A780D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4]</w:t>
      </w:r>
      <w:r w:rsidRPr="005B61E9">
        <w:rPr>
          <w:noProof/>
        </w:rPr>
        <w:tab/>
        <w:t>B. Hüttner, G. Rohr, On the theory of ps and sub-ps laser pulse interaction with metals I. Surface temperature, Appl. Surf. Sci. 103 (1996) 269–274. https://doi.org/10.1016/0169-4332(96)00523-5.</w:t>
      </w:r>
    </w:p>
    <w:p w14:paraId="7507905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5]</w:t>
      </w:r>
      <w:r w:rsidRPr="005B61E9">
        <w:rPr>
          <w:noProof/>
        </w:rPr>
        <w:tab/>
        <w:t>J.L. Hostetler, A.N. Smith, D.M. Czajkowsky, P.M. Norris, Measurement of the Electron-Phonon Coupling Factor Dependence on Film Thickness and Grain Size in Au, Cr, and Al, Appl. Opt. 38 (1999) 3614. https://doi.org/10.1364/AO.38.003614.</w:t>
      </w:r>
    </w:p>
    <w:p w14:paraId="3E38AB8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6]</w:t>
      </w:r>
      <w:r w:rsidRPr="005B61E9">
        <w:rPr>
          <w:noProof/>
        </w:rPr>
        <w:tab/>
        <w:t>Z. Li-Dan, S. Fang-Yuan, Z. Jie, T. Da-Wei, Study on ultra fast nonequilibrium heat transfers in nano metal films by femtosecond laser pump and probe method, Acta Phys. Sin 61 (2012) 134402. https://doi.org/10.7498/aps.61.134402.</w:t>
      </w:r>
    </w:p>
    <w:p w14:paraId="1F1918C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7]</w:t>
      </w:r>
      <w:r w:rsidRPr="005B61E9">
        <w:rPr>
          <w:noProof/>
        </w:rPr>
        <w:tab/>
        <w:t>A. Stukowski, Visualization and analysis of atomistic simulation data with OVITO–the Open Visualization Tool, Model. Simul. Mater. Sci. Eng. 18 (2010) 15012. https://doi.org/10.1088/0965-0393/18/1/015012.</w:t>
      </w:r>
    </w:p>
    <w:p w14:paraId="20D7A59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8]</w:t>
      </w:r>
      <w:r w:rsidRPr="005B61E9">
        <w:rPr>
          <w:noProof/>
        </w:rPr>
        <w:tab/>
        <w:t>W. Humphrey, A. Dalke, K. Schulten, VMD: Visual molecular dynamics, J. Mol. Graph. 14 (1996) 33–38. https://doi.org/10.1016/0263-7855(96)00018-5.</w:t>
      </w:r>
    </w:p>
    <w:p w14:paraId="0BF866E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109]</w:t>
      </w:r>
      <w:r w:rsidRPr="005B61E9">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539065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0]</w:t>
      </w:r>
      <w:r w:rsidRPr="005B61E9">
        <w:rPr>
          <w:noProof/>
        </w:rPr>
        <w:tab/>
        <w:t>B. Boulard, J. Kieffer, C.C. Phifer, C.A. Angell, Vibrational spectra in fluoride crystals and glasses at normal and high pressures by computer simulation, J. Non. Cryst. Solids 140 (1992) 350–358. https://doi.org/10.1016/S0022-3093(05)80795-1.</w:t>
      </w:r>
    </w:p>
    <w:p w14:paraId="65970CA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1]</w:t>
      </w:r>
      <w:r w:rsidRPr="005B61E9">
        <w:rPr>
          <w:noProof/>
        </w:rPr>
        <w:tab/>
        <w:t>S. V Ivliev, The Kubo-Greenwood formula as a result of the random phase approximation for the electrons of the metal, J. Phys. Conf. Ser. 941 (2017) 012047. https://doi.org/10.1088/1742-6596/941/1/012047.</w:t>
      </w:r>
    </w:p>
    <w:p w14:paraId="6ECC591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2]</w:t>
      </w:r>
      <w:r w:rsidRPr="005B61E9">
        <w:rPr>
          <w:noProof/>
        </w:rPr>
        <w:tab/>
        <w:t>V. Tkachenko, N. Medvedev, Z. Li, P. Piekarz, B. Ziaja, Transient optical properties of semiconductors under femtosecond x-ray irradiation, Phys. Rev. B 93 (2016) 144101. https://doi.org/10.1103/PhysRevB.93.144101.</w:t>
      </w:r>
    </w:p>
    <w:p w14:paraId="3083016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3]</w:t>
      </w:r>
      <w:r w:rsidRPr="005B61E9">
        <w:rPr>
          <w:noProof/>
        </w:rPr>
        <w:tab/>
        <w:t>F. Trani, G. Cantele, D. Ninno, G. Iadonisi, Tight-binding calculation of the optical absorption cross section of spherical and ellipsoidal silicon nanocrystals, Phys. Rev. B 72 (2005) 075423. https://doi.org/10.1103/PhysRevB.72.075423.</w:t>
      </w:r>
    </w:p>
    <w:p w14:paraId="2CD9A6D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4]</w:t>
      </w:r>
      <w:r w:rsidRPr="005B61E9">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34E302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5]</w:t>
      </w:r>
      <w:r w:rsidRPr="005B61E9">
        <w:rPr>
          <w:noProof/>
        </w:rPr>
        <w:tab/>
        <w:t>P. Yeh, Optical Waves in Layered Media, Volume 61, Wiley, the University of California, Santa Barbara, 2005. http://eu.wiley.com/WileyCDA/WileyTitle/productCd-0471731927.html (accessed December 15, 2015).</w:t>
      </w:r>
    </w:p>
    <w:p w14:paraId="03E81FD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6]</w:t>
      </w:r>
      <w:r w:rsidRPr="005B61E9">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7B198C8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7]</w:t>
      </w:r>
      <w:r w:rsidRPr="005B61E9">
        <w:rPr>
          <w:noProof/>
        </w:rPr>
        <w:tab/>
        <w:t>V. Recoules, J.-P. Crocombette, Ab initio determination of electrical and thermal conductivity of liquid aluminum, Phys. Rev. B 72 (2005) 104202. https://doi.org/10.1103/PhysRevB.72.104202.</w:t>
      </w:r>
    </w:p>
    <w:p w14:paraId="1E3053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8]</w:t>
      </w:r>
      <w:r w:rsidRPr="005B61E9">
        <w:rPr>
          <w:noProof/>
        </w:rPr>
        <w:tab/>
        <w:t>K.F. Garrity, K. Choudhary, Fast and Accurate Prediction of Material Properties with Three-Body Tight-Binding Model for the Periodic Table, Https://Arxiv.Org/Abs/2112.11585 (2021). https://arxiv.org/abs/2112.11585 (accessed June 3, 2022).</w:t>
      </w:r>
    </w:p>
    <w:p w14:paraId="3F016F6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9]</w:t>
      </w:r>
      <w:r w:rsidRPr="005B61E9">
        <w:rPr>
          <w:noProof/>
        </w:rPr>
        <w:tab/>
        <w:t>J. Jenke, A.N. Ladines, T. Hammerschmidt, D.G. Pettifor, R. Drautz, Tight-binding bond parameters for dimers across the periodic table from density-functional theory, Phys. Rev. Mater. 5 (2021) 23801. https://doi.org/10.1103/PhysRevMaterials.5.023801.</w:t>
      </w:r>
    </w:p>
    <w:p w14:paraId="351CC5C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0]</w:t>
      </w:r>
      <w:r w:rsidRPr="005B61E9">
        <w:rPr>
          <w:noProof/>
        </w:rPr>
        <w:tab/>
        <w:t>D. Porezag, T. Frauenheim, T. Köhler, G. Seifert, R. Kaschner, Construction of tight-binding-like potentials on the basis of density-functional theory: Application to carbon, Phys. Rev. B 51 (1995) 12947–12957. https://doi.org/10.1103/PhysRevB.51.12947.</w:t>
      </w:r>
    </w:p>
    <w:p w14:paraId="2BDD001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1]</w:t>
      </w:r>
      <w:r w:rsidRPr="005B61E9">
        <w:rPr>
          <w:noProof/>
        </w:rPr>
        <w:tab/>
        <w:t>N. Medvedev, Femtosecond X-ray induced electron kinetics in dielectrics: application for FEL-pulse-duration monitor, Appl. Phys. B 118 (2015) 417–429. https://doi.org/10.1007/s00340-015-6005-4.</w:t>
      </w:r>
    </w:p>
    <w:p w14:paraId="5859828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2]</w:t>
      </w:r>
      <w:r w:rsidRPr="005B61E9">
        <w:rPr>
          <w:noProof/>
        </w:rPr>
        <w:tab/>
        <w:t>S. Hammes-Schiffer, J.C. Tully, Proton transfer in solution: Molecular dynamics with quantum transitions, J. Chem. Phys. 101 (1994) 4657. https://doi.org/10.1063/1.467455.</w:t>
      </w:r>
    </w:p>
    <w:p w14:paraId="7CF0EE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3]</w:t>
      </w:r>
      <w:r w:rsidRPr="005B61E9">
        <w:rPr>
          <w:noProof/>
        </w:rPr>
        <w:tab/>
        <w:t>J.C. Tully, Molecular dynamics with electronic transitions, J. Chem. Phys. 93 (1990) 1061. https://doi.org/10.1063/1.459170.</w:t>
      </w:r>
    </w:p>
    <w:p w14:paraId="41EA2CD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4]</w:t>
      </w:r>
      <w:r w:rsidRPr="005B61E9">
        <w:rPr>
          <w:noProof/>
        </w:rPr>
        <w:tab/>
        <w:t xml:space="preserve">M. Harmand, R. Coffee, M. Bionta, M. Chollet, D. French, D.M. Zhu, D.T. Fritz, H. Lemke, N. Medvedev, B. Ziaja, S. Toleikis, M. Cammarata, Achieving few-femtosecond time-sorting at </w:t>
      </w:r>
      <w:r w:rsidRPr="005B61E9">
        <w:rPr>
          <w:noProof/>
        </w:rPr>
        <w:lastRenderedPageBreak/>
        <w:t>hard X-ray free-electron lasers, Nat Phot. 7 (2013) 215–218. https://doi.org/10.1038/nphoton.2013.11.</w:t>
      </w:r>
    </w:p>
    <w:p w14:paraId="4FC7EBB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5]</w:t>
      </w:r>
      <w:r w:rsidRPr="005B61E9">
        <w:rPr>
          <w:noProof/>
        </w:rPr>
        <w:tab/>
        <w:t>C.-C. Fu, M. Weissmann, Tight-binding molecular-dynamics study of amorphous carbon deposits over silicon surfaces, Phys. Rev. B 60 (1999) 2762–2770. https://doi.org/10.1103/PhysRevB.60.2762.</w:t>
      </w:r>
    </w:p>
    <w:p w14:paraId="43AB4FC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6]</w:t>
      </w:r>
      <w:r w:rsidRPr="005B61E9">
        <w:rPr>
          <w:noProof/>
        </w:rPr>
        <w:tab/>
        <w:t>C. Molteni, L. Colombo, L. Miglio, Tight-binding molecular dynamics in liquid III-V compounds. I. Potential generation, J. Phys. Condens. Matter 6 (1994) 5243–5254. https://doi.org/10.1088/0953-8984/6/28/003.</w:t>
      </w:r>
    </w:p>
    <w:p w14:paraId="1E20863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7]</w:t>
      </w:r>
      <w:r w:rsidRPr="005B61E9">
        <w:rPr>
          <w:noProof/>
        </w:rPr>
        <w:tab/>
        <w:t>D.A. Papaconstantopoulos, M.J. Mehl, The Slater Koster tight-binding method: a computationally efficient and accurate approach, J. Phys. Condens. Matter 15 (2003) R413–R440. https://doi.org/10.1088/0953-8984/15/10/201.</w:t>
      </w:r>
    </w:p>
    <w:p w14:paraId="60CAE98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8]</w:t>
      </w:r>
      <w:r w:rsidRPr="005B61E9">
        <w:rPr>
          <w:noProof/>
        </w:rPr>
        <w:tab/>
        <w:t>Harald O. Jeschke, Theory for optically created nonequilibrium in covalent solids, Technical University of Berlin, 2000. http://www.physics.rutgers.edu/~jeschke/phd.html.</w:t>
      </w:r>
    </w:p>
    <w:p w14:paraId="636D437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9]</w:t>
      </w:r>
      <w:r w:rsidRPr="005B61E9">
        <w:rPr>
          <w:noProof/>
        </w:rPr>
        <w:tab/>
        <w:t>N. Medvedev, H.O. Jeschke, B. Ziaja, Nonthermal graphitization of diamond induced by a femtosecond x-ray laser pulse, Phys. Rev. B 88 (2013) 224304. https://doi.org/10.1103/PhysRevB.88.224304.</w:t>
      </w:r>
    </w:p>
    <w:p w14:paraId="71C331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0]</w:t>
      </w:r>
      <w:r w:rsidRPr="005B61E9">
        <w:rPr>
          <w:noProof/>
        </w:rPr>
        <w:tab/>
        <w:t>H.J. Monkhorst, J.D. Pack, Special points for Brillouin-zone integrations, Phys. Rev. B 13 (1976) 5188–5192. https://doi.org/10.1103/PhysRevB.13.5188.</w:t>
      </w:r>
    </w:p>
    <w:p w14:paraId="683FCE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1]</w:t>
      </w:r>
      <w:r w:rsidRPr="005B61E9">
        <w:rPr>
          <w:noProof/>
        </w:rPr>
        <w:tab/>
        <w:t>N.A. Medvedev, H.O. Jeschke, B. Ziaja, Non-thermal phase transitions in semiconductors under femtosecond XUV irradiation, SPIE Proc. 8777 (2013) 877709-877709–10. https://doi.org/10.1117/12.2019123.</w:t>
      </w:r>
    </w:p>
    <w:p w14:paraId="72D16CB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2]</w:t>
      </w:r>
      <w:r w:rsidRPr="005B61E9">
        <w:rPr>
          <w:noProof/>
        </w:rPr>
        <w:tab/>
        <w:t>C.J. Fennell, J.D. Gezelter, Is the Ewald summation still necessary? Pairwise alternatives to the accepted standard for long-range electrostatics, J. Chem. Phys. 124 (2006) 234104. https://doi.org/10.1063/1.2206581.</w:t>
      </w:r>
    </w:p>
    <w:p w14:paraId="6744A31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3]</w:t>
      </w:r>
      <w:r w:rsidRPr="005B61E9">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F307CF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4]</w:t>
      </w:r>
      <w:r w:rsidRPr="005B61E9">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2362B7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5]</w:t>
      </w:r>
      <w:r w:rsidRPr="005B61E9">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432EBFD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6]</w:t>
      </w:r>
      <w:r w:rsidRPr="005B61E9">
        <w:rPr>
          <w:noProof/>
        </w:rPr>
        <w:tab/>
        <w:t>H. Shi, P. Koskinen, A. Ramasubramaniam, Self-Consistent Charge Density-Functional Tight-Binding Parametrization for Pt–Ru Alloys, J. Phys. Chem. A 121 (2017) 2497–2502. https://doi.org/10.1021/acs.jpca.7b00701.</w:t>
      </w:r>
    </w:p>
    <w:p w14:paraId="738155E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7]</w:t>
      </w:r>
      <w:r w:rsidRPr="005B61E9">
        <w:rPr>
          <w:noProof/>
        </w:rPr>
        <w:tab/>
        <w:t>M. Van den Bossche, DFTB-Assisted Global Structure Optimization of 13- and 55-Atom Late Transition Metal Clusters, J. Phys. Chem. A 123 (2019) 3038–3045. https://doi.org/10.1021/acs.jpca.9b00927.</w:t>
      </w:r>
    </w:p>
    <w:p w14:paraId="43C9090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8]</w:t>
      </w:r>
      <w:r w:rsidRPr="005B61E9">
        <w:rPr>
          <w:noProof/>
        </w:rPr>
        <w:tab/>
        <w:t>C. Liu, E.R. Batista, N.F. Aguirre, P. Yang, M.J. Cawkwell, E. Jakubikova, SCC-DFTB Parameters for Fe–C Interactions, J. Phys. Chem. A 124 (2020) 9674–9682. https://doi.org/10.1021/acs.jpca.0c08202.</w:t>
      </w:r>
    </w:p>
    <w:p w14:paraId="126C65D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9]</w:t>
      </w:r>
      <w:r w:rsidRPr="005B61E9">
        <w:rPr>
          <w:noProof/>
        </w:rPr>
        <w:tab/>
        <w:t xml:space="preserve">M. Van den Bossche, C. Noguera, J. Goniakowski, Understanding the structural diversity of freestanding Al2O3 ultrathin films through a DFTB-aided genetic algorithm, Nanoscale 12 </w:t>
      </w:r>
      <w:r w:rsidRPr="005B61E9">
        <w:rPr>
          <w:noProof/>
        </w:rPr>
        <w:lastRenderedPageBreak/>
        <w:t>(2020) 6153–6163. https://doi.org/10.1039/C9NR10487A.</w:t>
      </w:r>
    </w:p>
    <w:p w14:paraId="638B3B6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0]</w:t>
      </w:r>
      <w:r w:rsidRPr="005B61E9">
        <w:rPr>
          <w:noProof/>
        </w:rPr>
        <w:tab/>
        <w:t>J. Lee, S. Ganguli, A.K. Roy, S.C. Badescu, Density functional tight binding study of β-Ga2O3: Electronic structure, surface energy, and native point defects, J. Chem. Phys. 150 (2019) 174706. https://doi.org/10.1063/1.5088941/198541.</w:t>
      </w:r>
    </w:p>
    <w:p w14:paraId="6F7299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1]</w:t>
      </w:r>
      <w:r w:rsidRPr="005B61E9">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1A7902A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2]</w:t>
      </w:r>
      <w:r w:rsidRPr="005B61E9">
        <w:rPr>
          <w:noProof/>
        </w:rPr>
        <w:tab/>
        <w:t>T. Dumitrică, R.E. Allen, Nonthermal transition of GaAs in ultra-intense laser radiation field, Laser Part. Beams 20 (2002) 237–242. https://doi.org/10.1017/S026303460220213X.</w:t>
      </w:r>
    </w:p>
    <w:p w14:paraId="2F685B8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3]</w:t>
      </w:r>
      <w:r w:rsidRPr="005B61E9">
        <w:rPr>
          <w:noProof/>
        </w:rPr>
        <w:tab/>
        <w:t>A. Carlson, An Extended Tight-Binding Approach for Modeling Supramolecular Interactions of Carbon Nanotubes, UNIVERSITY OF MINNESOTA, 2006. http://www.me.umn.edu/%7B~%7Ddtraian/tony-thesis.pdf.</w:t>
      </w:r>
    </w:p>
    <w:p w14:paraId="518BF1C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4]</w:t>
      </w:r>
      <w:r w:rsidRPr="005B61E9">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64A720" w14:textId="77777777" w:rsidR="00E32393" w:rsidRDefault="00E32393" w:rsidP="00977088">
      <w:pPr>
        <w:spacing w:after="0" w:line="240" w:lineRule="auto"/>
      </w:pPr>
      <w:r>
        <w:separator/>
      </w:r>
    </w:p>
  </w:endnote>
  <w:endnote w:type="continuationSeparator" w:id="0">
    <w:p w14:paraId="4B7D1539" w14:textId="77777777" w:rsidR="00E32393" w:rsidRDefault="00E32393"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72D064" w14:textId="77777777" w:rsidR="00E32393" w:rsidRDefault="00E32393" w:rsidP="00977088">
      <w:pPr>
        <w:spacing w:after="0" w:line="240" w:lineRule="auto"/>
      </w:pPr>
      <w:r>
        <w:separator/>
      </w:r>
    </w:p>
  </w:footnote>
  <w:footnote w:type="continuationSeparator" w:id="0">
    <w:p w14:paraId="57243DD7" w14:textId="77777777" w:rsidR="00E32393" w:rsidRDefault="00E32393"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960655">
        <w:rPr>
          <w:rStyle w:val="FootnoteReference"/>
        </w:rPr>
        <w:footnoteRef/>
      </w:r>
      <w:r>
        <w:t xml:space="preserve"> More on OpenMP with </w:t>
      </w:r>
      <w:proofErr w:type="spellStart"/>
      <w:r>
        <w:t>fortran</w:t>
      </w:r>
      <w:proofErr w:type="spellEnd"/>
      <w:r>
        <w:t>:</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12AC10D" w14:textId="7285DE8D" w:rsidR="008907E1" w:rsidRDefault="008907E1">
      <w:pPr>
        <w:pStyle w:val="FootnoteText"/>
      </w:pPr>
      <w:r>
        <w:rPr>
          <w:rStyle w:val="FootnoteReference"/>
        </w:rPr>
        <w:footnoteRef/>
      </w:r>
      <w:r>
        <w:t xml:space="preserve"> </w:t>
      </w:r>
      <w:hyperlink r:id="rId9"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8">
    <w:p w14:paraId="325D1E89" w14:textId="5CA9B22C" w:rsidR="003442AC" w:rsidRDefault="003442AC">
      <w:pPr>
        <w:pStyle w:val="FootnoteText"/>
      </w:pPr>
      <w:r>
        <w:rPr>
          <w:rStyle w:val="FootnoteReference"/>
        </w:rPr>
        <w:footnoteRef/>
      </w:r>
      <w:r>
        <w:t xml:space="preserve"> </w:t>
      </w:r>
      <w:hyperlink r:id="rId10" w:history="1">
        <w:r w:rsidRPr="00537514">
          <w:rPr>
            <w:rStyle w:val="Hyperlink"/>
          </w:rPr>
          <w:t>https://www.intel.com/content/www/us/en/developer/tools/oneapi/onemkl-link-line-advisor.html</w:t>
        </w:r>
      </w:hyperlink>
      <w:r>
        <w:t xml:space="preserve"> </w:t>
      </w:r>
    </w:p>
  </w:footnote>
  <w:footnote w:id="9">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11" w:history="1">
        <w:r w:rsidR="00DD4A04" w:rsidRPr="000D5028">
          <w:rPr>
            <w:rStyle w:val="Hyperlink"/>
            <w:rFonts w:eastAsia="Calibri"/>
            <w:szCs w:val="20"/>
          </w:rPr>
          <w:t>http://linux.about.com/library/cmd/blcmdl1_make.htm</w:t>
        </w:r>
      </w:hyperlink>
      <w:r>
        <w:t xml:space="preserve"> </w:t>
      </w:r>
    </w:p>
  </w:footnote>
  <w:footnote w:id="10">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2" w:history="1">
        <w:r w:rsidR="007E4370" w:rsidRPr="004741BE">
          <w:rPr>
            <w:rStyle w:val="Hyperlink"/>
            <w:rFonts w:eastAsia="Calibri"/>
            <w:szCs w:val="20"/>
          </w:rPr>
          <w:t>http://www.netlib.org/lapack/</w:t>
        </w:r>
      </w:hyperlink>
      <w:r>
        <w:t xml:space="preserve"> </w:t>
      </w:r>
    </w:p>
  </w:footnote>
  <w:footnote w:id="11">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3" w:history="1">
        <w:r w:rsidR="007E4370" w:rsidRPr="004741BE">
          <w:rPr>
            <w:rStyle w:val="Hyperlink"/>
            <w:rFonts w:eastAsia="Calibri"/>
            <w:szCs w:val="20"/>
          </w:rPr>
          <w:t>http://www.dftb.org/parameters/introduction/</w:t>
        </w:r>
      </w:hyperlink>
      <w:r>
        <w:t xml:space="preserve"> </w:t>
      </w:r>
    </w:p>
  </w:footnote>
  <w:footnote w:id="12">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4"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5" w:history="1">
        <w:r w:rsidR="007E4370" w:rsidRPr="004741BE">
          <w:rPr>
            <w:rStyle w:val="Hyperlink"/>
            <w:rFonts w:eastAsia="Calibri"/>
            <w:szCs w:val="20"/>
          </w:rPr>
          <w:t>https://www-nds.iaea.org/epdl97/document/epdl97.pdf</w:t>
        </w:r>
      </w:hyperlink>
    </w:p>
  </w:footnote>
  <w:footnote w:id="13">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6" w:history="1">
        <w:r w:rsidR="007E4370" w:rsidRPr="004741BE">
          <w:rPr>
            <w:rStyle w:val="Hyperlink"/>
            <w:rFonts w:eastAsia="Calibri"/>
            <w:szCs w:val="20"/>
          </w:rPr>
          <w:t>https://en.wikipedia.org/wiki/XYZ_file_format</w:t>
        </w:r>
      </w:hyperlink>
      <w:r>
        <w:t>, its extension used in XTANT is described below</w:t>
      </w:r>
    </w:p>
  </w:footnote>
  <w:footnote w:id="14">
    <w:p w14:paraId="0D214EB3" w14:textId="40F37D96" w:rsidR="00E7326C" w:rsidRPr="00E7326C" w:rsidRDefault="00E7326C">
      <w:pPr>
        <w:pStyle w:val="FootnoteText"/>
      </w:pPr>
      <w:r w:rsidRPr="00960655">
        <w:rPr>
          <w:rStyle w:val="FootnoteReference"/>
        </w:rPr>
        <w:footnoteRef/>
      </w:r>
      <w:r>
        <w:t xml:space="preserve"> </w:t>
      </w:r>
      <w:hyperlink r:id="rId17" w:history="1">
        <w:r w:rsidRPr="00EE03C5">
          <w:rPr>
            <w:rStyle w:val="Hyperlink"/>
            <w:lang w:val="en-US"/>
          </w:rPr>
          <w:t>https://www.structbio.vanderbilt.edu/archives/amber-archive/2007/att-1568/01-mol2_2pg_113.pdf</w:t>
        </w:r>
      </w:hyperlink>
    </w:p>
  </w:footnote>
  <w:footnote w:id="15">
    <w:p w14:paraId="2B83CBC4" w14:textId="0F241873" w:rsidR="006C411F" w:rsidRPr="006C411F" w:rsidRDefault="006C411F">
      <w:pPr>
        <w:pStyle w:val="FootnoteText"/>
        <w:rPr>
          <w:lang w:val="en-US"/>
        </w:rPr>
      </w:pPr>
      <w:r w:rsidRPr="00960655">
        <w:rPr>
          <w:rStyle w:val="FootnoteReference"/>
        </w:rPr>
        <w:footnoteRef/>
      </w:r>
      <w:r>
        <w:t xml:space="preserve"> </w:t>
      </w:r>
      <w:hyperlink r:id="rId18" w:history="1">
        <w:r w:rsidRPr="00876294">
          <w:rPr>
            <w:rStyle w:val="Hyperlink"/>
          </w:rPr>
          <w:t>https://www.vasp.at/wiki/index.php/POSCAR</w:t>
        </w:r>
      </w:hyperlink>
      <w:r>
        <w:rPr>
          <w:rStyle w:val="Hyperlink"/>
        </w:rPr>
        <w:t xml:space="preserve"> </w:t>
      </w:r>
    </w:p>
  </w:footnote>
  <w:footnote w:id="16">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9" w:history="1">
        <w:r w:rsidR="001D3018" w:rsidRPr="000D5028">
          <w:rPr>
            <w:rStyle w:val="Hyperlink"/>
            <w:rFonts w:eastAsia="Calibri"/>
            <w:szCs w:val="20"/>
          </w:rPr>
          <w:t>http://www.pgroup.com/lit/articles/insider/v3n1a3.htm</w:t>
        </w:r>
      </w:hyperlink>
      <w:r>
        <w:t xml:space="preserve">  and</w:t>
      </w:r>
      <w:r w:rsidR="001D3018">
        <w:t xml:space="preserve"> </w:t>
      </w:r>
      <w:hyperlink r:id="rId20" w:history="1">
        <w:r w:rsidR="001D3018" w:rsidRPr="000D5028">
          <w:rPr>
            <w:rStyle w:val="Hyperlink"/>
            <w:rFonts w:eastAsia="Calibri"/>
            <w:szCs w:val="20"/>
          </w:rPr>
          <w:t>http://www.pgroup.com/lit/articles/insider/v3n2a2.htm</w:t>
        </w:r>
      </w:hyperlink>
      <w:r>
        <w:t xml:space="preserve"> </w:t>
      </w:r>
    </w:p>
  </w:footnote>
  <w:footnote w:id="17">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21" w:history="1">
        <w:r w:rsidR="00981D26" w:rsidRPr="000D5028">
          <w:rPr>
            <w:rStyle w:val="Hyperlink"/>
            <w:rFonts w:eastAsia="Calibri"/>
            <w:szCs w:val="20"/>
          </w:rPr>
          <w:t>https://github.com/usnistgov/ThreeBodyTB.jl</w:t>
        </w:r>
      </w:hyperlink>
      <w:r w:rsidRPr="00765B7C">
        <w:t xml:space="preserve"> </w:t>
      </w:r>
    </w:p>
  </w:footnote>
  <w:footnote w:id="18">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2"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9">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3"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20">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4" w:history="1">
        <w:r w:rsidR="00981D26" w:rsidRPr="000D5028">
          <w:rPr>
            <w:rStyle w:val="Hyperlink"/>
            <w:rFonts w:eastAsia="Calibri"/>
            <w:szCs w:val="20"/>
          </w:rPr>
          <w:t>https://www.basissetexchange.org/</w:t>
        </w:r>
      </w:hyperlink>
      <w:r w:rsidRPr="00765B7C">
        <w:t xml:space="preserve"> </w:t>
      </w:r>
    </w:p>
  </w:footnote>
  <w:footnote w:id="21">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5"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6"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2">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7" w:history="1">
        <w:r w:rsidR="00E02A96" w:rsidRPr="000D5028">
          <w:rPr>
            <w:rStyle w:val="Hyperlink"/>
            <w:rFonts w:eastAsia="Calibri"/>
            <w:szCs w:val="20"/>
            <w:lang w:val="de-DE"/>
          </w:rPr>
          <w:t>http://www.ks.uiuc.edu/Research/vmd/</w:t>
        </w:r>
      </w:hyperlink>
    </w:p>
  </w:footnote>
  <w:footnote w:id="23">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28" w:history="1">
        <w:r w:rsidRPr="000D5028">
          <w:rPr>
            <w:rStyle w:val="Hyperlink"/>
          </w:rPr>
          <w:t>https://www.ovito.org/</w:t>
        </w:r>
      </w:hyperlink>
      <w:r>
        <w:t xml:space="preserve"> </w:t>
      </w:r>
    </w:p>
  </w:footnote>
  <w:footnote w:id="24">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9" w:history="1">
        <w:r w:rsidR="00E02A96" w:rsidRPr="000D5028">
          <w:rPr>
            <w:rStyle w:val="Hyperlink"/>
            <w:rFonts w:eastAsia="Calibri"/>
            <w:szCs w:val="20"/>
          </w:rPr>
          <w:t>http://www.iucr.org/resources/cif</w:t>
        </w:r>
      </w:hyperlink>
    </w:p>
  </w:footnote>
  <w:footnote w:id="25">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30" w:history="1">
        <w:r w:rsidR="00E02A96" w:rsidRPr="000D5028">
          <w:rPr>
            <w:rStyle w:val="Hyperlink"/>
            <w:rFonts w:eastAsia="Calibri"/>
            <w:szCs w:val="20"/>
          </w:rPr>
          <w:t>https://www.ccdc.cam.ac.uk/solutions/csd-system/components/mercury/</w:t>
        </w:r>
      </w:hyperlink>
    </w:p>
  </w:footnote>
  <w:footnote w:id="26">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31" w:history="1">
        <w:r w:rsidR="00936ACF" w:rsidRPr="000D5028">
          <w:rPr>
            <w:rStyle w:val="Hyperlink"/>
            <w:rFonts w:eastAsia="Calibri"/>
            <w:szCs w:val="20"/>
          </w:rPr>
          <w:t>https://pages.nist.gov/ThreeBodyTB.jl/</w:t>
        </w:r>
      </w:hyperlink>
      <w:r>
        <w:t xml:space="preserve"> </w:t>
      </w:r>
    </w:p>
  </w:footnote>
  <w:footnote w:id="27">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2" w:history="1">
        <w:r w:rsidR="007B1337" w:rsidRPr="00936ACF">
          <w:rPr>
            <w:rStyle w:val="Hyperlink"/>
            <w:rFonts w:eastAsia="Calibri"/>
            <w:szCs w:val="20"/>
          </w:rPr>
          <w:t>http://www.dftb.org/parameters/introduction/</w:t>
        </w:r>
      </w:hyperlink>
      <w:r>
        <w:t xml:space="preserve"> </w:t>
      </w:r>
    </w:p>
  </w:footnote>
  <w:footnote w:id="28">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3"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4"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5"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9">
    <w:p w14:paraId="10F3B8BA" w14:textId="41826568" w:rsidR="003748CE" w:rsidRPr="003748CE" w:rsidRDefault="003748CE">
      <w:pPr>
        <w:pStyle w:val="FootnoteText"/>
      </w:pPr>
      <w:r w:rsidRPr="00960655">
        <w:rPr>
          <w:rStyle w:val="FootnoteReference"/>
        </w:rPr>
        <w:footnoteRef/>
      </w:r>
      <w:r>
        <w:t xml:space="preserve"> </w:t>
      </w:r>
      <w:hyperlink r:id="rId36" w:history="1">
        <w:r w:rsidRPr="00CF5618">
          <w:rPr>
            <w:rStyle w:val="Hyperlink"/>
          </w:rPr>
          <w:t>https://en.wikipedia.org/wiki/Lennard-Jones_potential</w:t>
        </w:r>
      </w:hyperlink>
      <w:r>
        <w:t xml:space="preserve"> </w:t>
      </w:r>
    </w:p>
  </w:footnote>
  <w:footnote w:id="30">
    <w:p w14:paraId="1CF793C7" w14:textId="46B0F939" w:rsidR="001670B4" w:rsidRPr="001670B4" w:rsidRDefault="001670B4">
      <w:pPr>
        <w:pStyle w:val="FootnoteText"/>
      </w:pPr>
      <w:r w:rsidRPr="00960655">
        <w:rPr>
          <w:rStyle w:val="FootnoteReference"/>
        </w:rPr>
        <w:footnoteRef/>
      </w:r>
      <w:r>
        <w:t xml:space="preserve"> </w:t>
      </w:r>
      <w:hyperlink r:id="rId37" w:history="1">
        <w:r w:rsidRPr="00876294">
          <w:rPr>
            <w:rStyle w:val="Hyperlink"/>
          </w:rPr>
          <w:t>https://www.vasp.at/wiki/index.php/POSCAR</w:t>
        </w:r>
      </w:hyperlink>
      <w:r>
        <w:t xml:space="preserve"> </w:t>
      </w:r>
    </w:p>
  </w:footnote>
  <w:footnote w:id="31">
    <w:p w14:paraId="01F5EFB5" w14:textId="5D012F60" w:rsidR="006D68CC" w:rsidRPr="006D68CC" w:rsidRDefault="006D68CC">
      <w:pPr>
        <w:pStyle w:val="FootnoteText"/>
      </w:pPr>
      <w:r w:rsidRPr="00960655">
        <w:rPr>
          <w:rStyle w:val="FootnoteReference"/>
        </w:rPr>
        <w:footnoteRef/>
      </w:r>
      <w:r>
        <w:t xml:space="preserve"> </w:t>
      </w:r>
      <w:hyperlink r:id="rId38" w:history="1">
        <w:r w:rsidRPr="00EE03C5">
          <w:rPr>
            <w:rStyle w:val="Hyperlink"/>
            <w:lang w:val="en-US"/>
          </w:rPr>
          <w:t>https://www.structbio.vanderbilt.edu/archives/amber-archive/2007/att-1568/01-mol2_2pg_113.pdf</w:t>
        </w:r>
      </w:hyperlink>
    </w:p>
  </w:footnote>
  <w:footnote w:id="32">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39" w:history="1">
        <w:r w:rsidR="00CE0BAA" w:rsidRPr="00CE0BAA">
          <w:rPr>
            <w:rStyle w:val="Hyperlink"/>
            <w:rFonts w:eastAsia="Calibri"/>
            <w:szCs w:val="20"/>
          </w:rPr>
          <w:t>https://en.wikipedia.org/wiki/XYZ_file_format</w:t>
        </w:r>
      </w:hyperlink>
      <w:r>
        <w:t xml:space="preserve"> </w:t>
      </w:r>
    </w:p>
  </w:footnote>
  <w:footnote w:id="33">
    <w:p w14:paraId="7C6C6BF0" w14:textId="78C9C2FE" w:rsidR="008C07CE" w:rsidRPr="008C07CE" w:rsidRDefault="008C07CE">
      <w:pPr>
        <w:pStyle w:val="FootnoteText"/>
      </w:pPr>
      <w:r w:rsidRPr="00960655">
        <w:rPr>
          <w:rStyle w:val="FootnoteReference"/>
        </w:rPr>
        <w:footnoteRef/>
      </w:r>
      <w:r>
        <w:t xml:space="preserve"> </w:t>
      </w:r>
      <w:hyperlink r:id="rId40" w:history="1">
        <w:r w:rsidRPr="00B84212">
          <w:rPr>
            <w:rStyle w:val="Hyperlink"/>
          </w:rPr>
          <w:t>https://www.ovito.org/manual/reference/file_formats/input/xyz.html</w:t>
        </w:r>
      </w:hyperlink>
      <w:r>
        <w:t xml:space="preserve"> </w:t>
      </w:r>
    </w:p>
  </w:footnote>
  <w:footnote w:id="34">
    <w:p w14:paraId="7BBD82F8" w14:textId="42C368F2" w:rsidR="006977F2" w:rsidRPr="006977F2" w:rsidRDefault="006977F2">
      <w:pPr>
        <w:pStyle w:val="FootnoteText"/>
      </w:pPr>
      <w:r w:rsidRPr="00960655">
        <w:rPr>
          <w:rStyle w:val="FootnoteReference"/>
        </w:rPr>
        <w:footnoteRef/>
      </w:r>
      <w:r>
        <w:t xml:space="preserve"> </w:t>
      </w:r>
      <w:hyperlink r:id="rId41" w:history="1">
        <w:r w:rsidRPr="00876294">
          <w:rPr>
            <w:rStyle w:val="Hyperlink"/>
          </w:rPr>
          <w:t>https://www.vasp.at/wiki/index.php/POSCAR</w:t>
        </w:r>
      </w:hyperlink>
      <w:r>
        <w:t xml:space="preserve"> </w:t>
      </w:r>
    </w:p>
  </w:footnote>
  <w:footnote w:id="35">
    <w:p w14:paraId="73146F06" w14:textId="1171D92B" w:rsidR="00273F34" w:rsidRPr="00273F34" w:rsidRDefault="00273F34">
      <w:pPr>
        <w:pStyle w:val="FootnoteText"/>
        <w:rPr>
          <w:lang w:val="en-US"/>
        </w:rPr>
      </w:pPr>
      <w:r w:rsidRPr="00960655">
        <w:rPr>
          <w:rStyle w:val="FootnoteReference"/>
        </w:rPr>
        <w:footnoteRef/>
      </w:r>
      <w:r>
        <w:t xml:space="preserve"> </w:t>
      </w:r>
      <w:hyperlink r:id="rId42" w:history="1">
        <w:r w:rsidRPr="00EE03C5">
          <w:rPr>
            <w:rStyle w:val="Hyperlink"/>
            <w:lang w:val="en-US"/>
          </w:rPr>
          <w:t>https://www.structbio.vanderbilt.edu/archives/amber-archive/2007/att-1568/01-mol2_2pg_113.pdf</w:t>
        </w:r>
      </w:hyperlink>
      <w:r>
        <w:rPr>
          <w:lang w:val="en-US"/>
        </w:rPr>
        <w:t xml:space="preserve"> </w:t>
      </w:r>
    </w:p>
  </w:footnote>
  <w:footnote w:id="36">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3" w:history="1">
        <w:r w:rsidRPr="00EE03C5">
          <w:rPr>
            <w:rStyle w:val="Hyperlink"/>
          </w:rPr>
          <w:t>https://www.ccdc.cam.ac.uk/structures/</w:t>
        </w:r>
      </w:hyperlink>
      <w:r>
        <w:t xml:space="preserve"> </w:t>
      </w:r>
    </w:p>
  </w:footnote>
  <w:footnote w:id="37">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4" w:history="1">
        <w:r w:rsidR="001A1361" w:rsidRPr="00A31ED3">
          <w:rPr>
            <w:rStyle w:val="Hyperlink"/>
            <w:lang w:val="en-US"/>
          </w:rPr>
          <w:t>https://github.com/N-Medvedev/TREKIS-3</w:t>
        </w:r>
      </w:hyperlink>
      <w:r w:rsidR="001A1361">
        <w:rPr>
          <w:lang w:val="en-US"/>
        </w:rPr>
        <w:t xml:space="preserve"> </w:t>
      </w:r>
    </w:p>
  </w:footnote>
  <w:footnote w:id="38">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5" w:history="1">
        <w:r w:rsidR="000513C5" w:rsidRPr="007E4370">
          <w:t>https://www-nds.iaea.org/epdl97/libsall.htm</w:t>
        </w:r>
      </w:hyperlink>
      <w:r w:rsidRPr="007E4370">
        <w:t>, physical details and references for the library</w:t>
      </w:r>
      <w:r>
        <w:t xml:space="preserve"> are here:</w:t>
      </w:r>
      <w:r w:rsidR="000513C5">
        <w:t xml:space="preserve"> </w:t>
      </w:r>
      <w:hyperlink r:id="rId46" w:history="1">
        <w:r w:rsidR="000513C5" w:rsidRPr="000513C5">
          <w:rPr>
            <w:rStyle w:val="Hyperlink"/>
            <w:rFonts w:eastAsia="Calibri"/>
            <w:szCs w:val="20"/>
          </w:rPr>
          <w:t>https://www-nds.iaea.org/epdl97/document/epdl97.pdf</w:t>
        </w:r>
      </w:hyperlink>
    </w:p>
  </w:footnote>
  <w:footnote w:id="39">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7" w:history="1">
        <w:r w:rsidR="007E4370" w:rsidRPr="004741BE">
          <w:rPr>
            <w:rStyle w:val="Hyperlink"/>
          </w:rPr>
          <w:t>http://www.gnuplot.info/</w:t>
        </w:r>
      </w:hyperlink>
      <w:r w:rsidRPr="007E4370">
        <w:t xml:space="preserve"> </w:t>
      </w:r>
    </w:p>
  </w:footnote>
  <w:footnote w:id="40">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48" w:history="1">
        <w:r w:rsidR="007E4370" w:rsidRPr="004741BE">
          <w:rPr>
            <w:rStyle w:val="Hyperlink"/>
          </w:rPr>
          <w:t>https://www.cygwin.com/</w:t>
        </w:r>
      </w:hyperlink>
    </w:p>
  </w:footnote>
  <w:footnote w:id="41">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49" w:history="1">
        <w:r w:rsidR="007E4370" w:rsidRPr="004741BE">
          <w:rPr>
            <w:rStyle w:val="Hyperlink"/>
          </w:rPr>
          <w:t>https://www.ovito.org/windows-downloads/</w:t>
        </w:r>
      </w:hyperlink>
      <w:r w:rsidRPr="007E4370">
        <w:t xml:space="preserve"> </w:t>
      </w:r>
    </w:p>
  </w:footnote>
  <w:footnote w:id="42">
    <w:p w14:paraId="76A80365" w14:textId="14AB7C8F" w:rsidR="00AA2BA9" w:rsidRPr="00AA2BA9" w:rsidRDefault="00AA2BA9" w:rsidP="00FD67EF">
      <w:pPr>
        <w:pStyle w:val="FootnoteText"/>
      </w:pPr>
      <w:r w:rsidRPr="00960655">
        <w:rPr>
          <w:rStyle w:val="FootnoteReference"/>
        </w:rPr>
        <w:footnoteRef/>
      </w:r>
      <w:r>
        <w:t xml:space="preserve"> </w:t>
      </w:r>
      <w:hyperlink r:id="rId50" w:history="1">
        <w:r w:rsidRPr="00B84212">
          <w:rPr>
            <w:rStyle w:val="Hyperlink"/>
          </w:rPr>
          <w:t>https://www.ovito.org/manual/reference/file_formats/input/xyz.html</w:t>
        </w:r>
      </w:hyperlink>
      <w:r>
        <w:t xml:space="preserve"> </w:t>
      </w:r>
    </w:p>
  </w:footnote>
  <w:footnote w:id="43">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51" w:history="1">
        <w:r w:rsidR="007E4370" w:rsidRPr="004741BE">
          <w:rPr>
            <w:rStyle w:val="Hyperlink"/>
          </w:rPr>
          <w:t>https://www.ccdc.cam.ac.uk/solutions/software/mercury/</w:t>
        </w:r>
      </w:hyperlink>
      <w:r w:rsidRPr="007E4370">
        <w:t xml:space="preserve"> </w:t>
      </w:r>
    </w:p>
  </w:footnote>
  <w:footnote w:id="44">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2" w:history="1">
        <w:r w:rsidR="00596848" w:rsidRPr="000D5028">
          <w:rPr>
            <w:rStyle w:val="Hyperlink"/>
            <w:rFonts w:eastAsia="Calibri"/>
            <w:szCs w:val="20"/>
          </w:rPr>
          <w:t>https://www.ks.uiuc.edu/Research/vmd/</w:t>
        </w:r>
      </w:hyperlink>
      <w:r>
        <w:t xml:space="preserve"> </w:t>
      </w:r>
    </w:p>
  </w:footnote>
  <w:footnote w:id="45">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3"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A91903" w14:textId="050CF00B" w:rsidR="00C71B0D" w:rsidRDefault="00000000"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7"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2"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7"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1"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5"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6"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7"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9"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4"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5"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5"/>
  </w:num>
  <w:num w:numId="2" w16cid:durableId="1507480839">
    <w:abstractNumId w:val="33"/>
  </w:num>
  <w:num w:numId="3" w16cid:durableId="210189367">
    <w:abstractNumId w:val="22"/>
  </w:num>
  <w:num w:numId="4" w16cid:durableId="16657925">
    <w:abstractNumId w:val="14"/>
  </w:num>
  <w:num w:numId="5" w16cid:durableId="1744719600">
    <w:abstractNumId w:val="62"/>
  </w:num>
  <w:num w:numId="6" w16cid:durableId="1790052094">
    <w:abstractNumId w:val="56"/>
  </w:num>
  <w:num w:numId="7" w16cid:durableId="766460935">
    <w:abstractNumId w:val="53"/>
  </w:num>
  <w:num w:numId="8" w16cid:durableId="1453285072">
    <w:abstractNumId w:val="32"/>
  </w:num>
  <w:num w:numId="9" w16cid:durableId="1432553662">
    <w:abstractNumId w:val="54"/>
  </w:num>
  <w:num w:numId="10" w16cid:durableId="519975773">
    <w:abstractNumId w:val="58"/>
  </w:num>
  <w:num w:numId="11" w16cid:durableId="434061829">
    <w:abstractNumId w:val="34"/>
  </w:num>
  <w:num w:numId="12" w16cid:durableId="808280916">
    <w:abstractNumId w:val="42"/>
  </w:num>
  <w:num w:numId="13" w16cid:durableId="2131432589">
    <w:abstractNumId w:val="47"/>
  </w:num>
  <w:num w:numId="14" w16cid:durableId="2012292635">
    <w:abstractNumId w:val="39"/>
  </w:num>
  <w:num w:numId="15" w16cid:durableId="1687514883">
    <w:abstractNumId w:val="6"/>
  </w:num>
  <w:num w:numId="16" w16cid:durableId="438573639">
    <w:abstractNumId w:val="51"/>
  </w:num>
  <w:num w:numId="17" w16cid:durableId="1342901323">
    <w:abstractNumId w:val="1"/>
  </w:num>
  <w:num w:numId="18" w16cid:durableId="1913197052">
    <w:abstractNumId w:val="38"/>
  </w:num>
  <w:num w:numId="19" w16cid:durableId="352264564">
    <w:abstractNumId w:val="65"/>
  </w:num>
  <w:num w:numId="20" w16cid:durableId="397438268">
    <w:abstractNumId w:val="27"/>
  </w:num>
  <w:num w:numId="21" w16cid:durableId="107092100">
    <w:abstractNumId w:val="57"/>
  </w:num>
  <w:num w:numId="22" w16cid:durableId="1515341665">
    <w:abstractNumId w:val="9"/>
  </w:num>
  <w:num w:numId="23" w16cid:durableId="1942956147">
    <w:abstractNumId w:val="28"/>
  </w:num>
  <w:num w:numId="24" w16cid:durableId="1188103678">
    <w:abstractNumId w:val="37"/>
  </w:num>
  <w:num w:numId="25" w16cid:durableId="553470517">
    <w:abstractNumId w:val="55"/>
  </w:num>
  <w:num w:numId="26" w16cid:durableId="1101340128">
    <w:abstractNumId w:val="43"/>
  </w:num>
  <w:num w:numId="27" w16cid:durableId="1345857889">
    <w:abstractNumId w:val="18"/>
  </w:num>
  <w:num w:numId="28" w16cid:durableId="1731952053">
    <w:abstractNumId w:val="3"/>
  </w:num>
  <w:num w:numId="29" w16cid:durableId="381951599">
    <w:abstractNumId w:val="17"/>
  </w:num>
  <w:num w:numId="30" w16cid:durableId="1000042499">
    <w:abstractNumId w:val="12"/>
  </w:num>
  <w:num w:numId="31" w16cid:durableId="827549625">
    <w:abstractNumId w:val="21"/>
  </w:num>
  <w:num w:numId="32" w16cid:durableId="134883805">
    <w:abstractNumId w:val="45"/>
  </w:num>
  <w:num w:numId="33" w16cid:durableId="1525904808">
    <w:abstractNumId w:val="61"/>
  </w:num>
  <w:num w:numId="34" w16cid:durableId="1909224228">
    <w:abstractNumId w:val="31"/>
  </w:num>
  <w:num w:numId="35" w16cid:durableId="310254023">
    <w:abstractNumId w:val="36"/>
  </w:num>
  <w:num w:numId="36" w16cid:durableId="282855079">
    <w:abstractNumId w:val="66"/>
  </w:num>
  <w:num w:numId="37" w16cid:durableId="710882682">
    <w:abstractNumId w:val="52"/>
  </w:num>
  <w:num w:numId="38" w16cid:durableId="1124931901">
    <w:abstractNumId w:val="24"/>
  </w:num>
  <w:num w:numId="39" w16cid:durableId="627395649">
    <w:abstractNumId w:val="41"/>
  </w:num>
  <w:num w:numId="40" w16cid:durableId="1514026959">
    <w:abstractNumId w:val="5"/>
  </w:num>
  <w:num w:numId="41" w16cid:durableId="1130828047">
    <w:abstractNumId w:val="25"/>
  </w:num>
  <w:num w:numId="42" w16cid:durableId="668102367">
    <w:abstractNumId w:val="50"/>
  </w:num>
  <w:num w:numId="43" w16cid:durableId="1932230125">
    <w:abstractNumId w:val="64"/>
  </w:num>
  <w:num w:numId="44" w16cid:durableId="1304192963">
    <w:abstractNumId w:val="46"/>
  </w:num>
  <w:num w:numId="45" w16cid:durableId="2000690155">
    <w:abstractNumId w:val="20"/>
  </w:num>
  <w:num w:numId="46" w16cid:durableId="1628314458">
    <w:abstractNumId w:val="11"/>
  </w:num>
  <w:num w:numId="47" w16cid:durableId="756749894">
    <w:abstractNumId w:val="4"/>
  </w:num>
  <w:num w:numId="48" w16cid:durableId="45842066">
    <w:abstractNumId w:val="10"/>
  </w:num>
  <w:num w:numId="49" w16cid:durableId="136537063">
    <w:abstractNumId w:val="30"/>
  </w:num>
  <w:num w:numId="50" w16cid:durableId="1561284195">
    <w:abstractNumId w:val="16"/>
  </w:num>
  <w:num w:numId="51" w16cid:durableId="204607266">
    <w:abstractNumId w:val="23"/>
  </w:num>
  <w:num w:numId="52" w16cid:durableId="1054695656">
    <w:abstractNumId w:val="29"/>
  </w:num>
  <w:num w:numId="53" w16cid:durableId="529995851">
    <w:abstractNumId w:val="59"/>
  </w:num>
  <w:num w:numId="54" w16cid:durableId="770441956">
    <w:abstractNumId w:val="2"/>
  </w:num>
  <w:num w:numId="55" w16cid:durableId="641620500">
    <w:abstractNumId w:val="48"/>
  </w:num>
  <w:num w:numId="56" w16cid:durableId="612319920">
    <w:abstractNumId w:val="7"/>
  </w:num>
  <w:num w:numId="57" w16cid:durableId="307243112">
    <w:abstractNumId w:val="8"/>
  </w:num>
  <w:num w:numId="58" w16cid:durableId="1683624474">
    <w:abstractNumId w:val="60"/>
  </w:num>
  <w:num w:numId="59" w16cid:durableId="378479758">
    <w:abstractNumId w:val="49"/>
  </w:num>
  <w:num w:numId="60" w16cid:durableId="793476920">
    <w:abstractNumId w:val="26"/>
  </w:num>
  <w:num w:numId="61" w16cid:durableId="2135557376">
    <w:abstractNumId w:val="0"/>
  </w:num>
  <w:num w:numId="62" w16cid:durableId="2045212268">
    <w:abstractNumId w:val="40"/>
  </w:num>
  <w:num w:numId="63" w16cid:durableId="1948464943">
    <w:abstractNumId w:val="63"/>
  </w:num>
  <w:num w:numId="64" w16cid:durableId="494689038">
    <w:abstractNumId w:val="44"/>
  </w:num>
  <w:num w:numId="65" w16cid:durableId="1533222943">
    <w:abstractNumId w:val="13"/>
  </w:num>
  <w:num w:numId="66" w16cid:durableId="841121123">
    <w:abstractNumId w:val="67"/>
  </w:num>
  <w:num w:numId="67" w16cid:durableId="1346059072">
    <w:abstractNumId w:val="19"/>
  </w:num>
  <w:num w:numId="68" w16cid:durableId="1389844165">
    <w:abstractNumId w:val="15"/>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B45"/>
    <w:rsid w:val="00041CCB"/>
    <w:rsid w:val="00043025"/>
    <w:rsid w:val="000431E7"/>
    <w:rsid w:val="00043616"/>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16AE"/>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5BE6"/>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561"/>
    <w:rsid w:val="007A1000"/>
    <w:rsid w:val="007A2C9C"/>
    <w:rsid w:val="007A2D1F"/>
    <w:rsid w:val="007A361F"/>
    <w:rsid w:val="007A3B6E"/>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B92"/>
    <w:rsid w:val="00886FA5"/>
    <w:rsid w:val="00887492"/>
    <w:rsid w:val="008903AA"/>
    <w:rsid w:val="008907E1"/>
    <w:rsid w:val="00890932"/>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F84"/>
    <w:rsid w:val="00916287"/>
    <w:rsid w:val="00916BB5"/>
    <w:rsid w:val="00917866"/>
    <w:rsid w:val="00917A13"/>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2393"/>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www.dftb.org/parameters/introduction/" TargetMode="External"/><Relationship Id="rId18" Type="http://schemas.openxmlformats.org/officeDocument/2006/relationships/hyperlink" Target="https://www.vasp.at/wiki/index.php/POSCAR" TargetMode="External"/><Relationship Id="rId26" Type="http://schemas.openxmlformats.org/officeDocument/2006/relationships/hyperlink" Target="https://www.ovito.org/docs/current/reference/file_formats/input/xyz.html" TargetMode="External"/><Relationship Id="rId39" Type="http://schemas.openxmlformats.org/officeDocument/2006/relationships/hyperlink" Target="https://en.wikipedia.org/wiki/XYZ_file_format" TargetMode="External"/><Relationship Id="rId21" Type="http://schemas.openxmlformats.org/officeDocument/2006/relationships/hyperlink" Target="https://github.com/usnistgov/ThreeBodyTB.jl" TargetMode="External"/><Relationship Id="rId34" Type="http://schemas.openxmlformats.org/officeDocument/2006/relationships/hyperlink" Target="http://esd.spacs.gmu.edu/tb/tbp.html" TargetMode="External"/><Relationship Id="rId42" Type="http://schemas.openxmlformats.org/officeDocument/2006/relationships/hyperlink" Target="https://www.structbio.vanderbilt.edu/archives/amber-archive/2007/att-1568/01-mol2_2pg_113.pdf" TargetMode="External"/><Relationship Id="rId47" Type="http://schemas.openxmlformats.org/officeDocument/2006/relationships/hyperlink" Target="http://www.gnuplot.info/" TargetMode="External"/><Relationship Id="rId50" Type="http://schemas.openxmlformats.org/officeDocument/2006/relationships/hyperlink" Target="https://www.ovito.org/manual/reference/file_formats/input/xyz.html"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en.wikipedia.org/wiki/XYZ_file_format" TargetMode="External"/><Relationship Id="rId29" Type="http://schemas.openxmlformats.org/officeDocument/2006/relationships/hyperlink" Target="http://www.iucr.org/resources/cif" TargetMode="External"/><Relationship Id="rId11" Type="http://schemas.openxmlformats.org/officeDocument/2006/relationships/hyperlink" Target="http://linux.about.com/library/cmd/blcmdl1_make.htm" TargetMode="External"/><Relationship Id="rId24" Type="http://schemas.openxmlformats.org/officeDocument/2006/relationships/hyperlink" Target="https://www.basissetexchange.org/" TargetMode="External"/><Relationship Id="rId32" Type="http://schemas.openxmlformats.org/officeDocument/2006/relationships/hyperlink" Target="http://www.dftb.org/parameters/introduction/" TargetMode="External"/><Relationship Id="rId37" Type="http://schemas.openxmlformats.org/officeDocument/2006/relationships/hyperlink" Target="https://www.vasp.at/wiki/index.php/POSCAR" TargetMode="External"/><Relationship Id="rId40" Type="http://schemas.openxmlformats.org/officeDocument/2006/relationships/hyperlink" Target="https://www.ovito.org/manual/reference/file_formats/input/xyz.html" TargetMode="External"/><Relationship Id="rId45" Type="http://schemas.openxmlformats.org/officeDocument/2006/relationships/hyperlink" Target="https://www-nds.iaea.org/epdl97/libsall.htm" TargetMode="External"/><Relationship Id="rId53" Type="http://schemas.openxmlformats.org/officeDocument/2006/relationships/hyperlink" Target="https://www.ovito.org/"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eveloper/tools/oneapi/onemkl-link-line-advisor.html" TargetMode="External"/><Relationship Id="rId19" Type="http://schemas.openxmlformats.org/officeDocument/2006/relationships/hyperlink" Target="http://www.pgroup.com/lit/articles/insider/v3n1a3.htm" TargetMode="External"/><Relationship Id="rId31" Type="http://schemas.openxmlformats.org/officeDocument/2006/relationships/hyperlink" Target="https://pages.nist.gov/ThreeBodyTB.jl/" TargetMode="External"/><Relationship Id="rId44" Type="http://schemas.openxmlformats.org/officeDocument/2006/relationships/hyperlink" Target="https://github.com/N-Medvedev/TREKIS-3" TargetMode="External"/><Relationship Id="rId52" Type="http://schemas.openxmlformats.org/officeDocument/2006/relationships/hyperlink" Target="https://www.ks.uiuc.edu/Research/vmd/" TargetMode="External"/><Relationship Id="rId4" Type="http://schemas.openxmlformats.org/officeDocument/2006/relationships/hyperlink" Target="https://github.com/N-Medvedev/XTANT-3" TargetMode="External"/><Relationship Id="rId9" Type="http://schemas.openxmlformats.org/officeDocument/2006/relationships/hyperlink" Target="https://www.intel.com/content/www/us/en/docs/oneapi-hpc-toolkit/get-started-guide-windows/2024-0/run-a-sample-project-using-the-command-line.html" TargetMode="External"/><Relationship Id="rId14" Type="http://schemas.openxmlformats.org/officeDocument/2006/relationships/hyperlink" Target="https://www-nds.iaea.org/epdl97/libsall.htm" TargetMode="External"/><Relationship Id="rId22" Type="http://schemas.openxmlformats.org/officeDocument/2006/relationships/hyperlink" Target="http://www.dftb.org/parameters/introduction/" TargetMode="External"/><Relationship Id="rId27" Type="http://schemas.openxmlformats.org/officeDocument/2006/relationships/hyperlink" Target="http://www.ks.uiuc.edu/Research/vmd/" TargetMode="External"/><Relationship Id="rId30" Type="http://schemas.openxmlformats.org/officeDocument/2006/relationships/hyperlink" Target="https://www.ccdc.cam.ac.uk/solutions/csd-system/components/mercury/" TargetMode="External"/><Relationship Id="rId35" Type="http://schemas.openxmlformats.org/officeDocument/2006/relationships/hyperlink" Target="https://archive.org/web/" TargetMode="External"/><Relationship Id="rId43" Type="http://schemas.openxmlformats.org/officeDocument/2006/relationships/hyperlink" Target="https://www.ccdc.cam.ac.uk/structures/" TargetMode="External"/><Relationship Id="rId48" Type="http://schemas.openxmlformats.org/officeDocument/2006/relationships/hyperlink" Target="https://www.cygwin.com/"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ccdc.cam.ac.uk/solutions/software/mercury/" TargetMode="External"/><Relationship Id="rId3" Type="http://schemas.openxmlformats.org/officeDocument/2006/relationships/hyperlink" Target="https://doi.org/10.5281/zenodo.8392569" TargetMode="External"/><Relationship Id="rId12" Type="http://schemas.openxmlformats.org/officeDocument/2006/relationships/hyperlink" Target="http://www.netlib.org/lapack/" TargetMode="External"/><Relationship Id="rId17" Type="http://schemas.openxmlformats.org/officeDocument/2006/relationships/hyperlink" Target="https://www.structbio.vanderbilt.edu/archives/amber-archive/2007/att-1568/01-mol2_2pg_113.pdf" TargetMode="External"/><Relationship Id="rId25" Type="http://schemas.openxmlformats.org/officeDocument/2006/relationships/hyperlink" Target="http://en.wikipedia.org/wiki/XYZ_file_format" TargetMode="External"/><Relationship Id="rId33" Type="http://schemas.openxmlformats.org/officeDocument/2006/relationships/hyperlink" Target="http://cst-www.nrl.navy.mil/bind/" TargetMode="External"/><Relationship Id="rId38" Type="http://schemas.openxmlformats.org/officeDocument/2006/relationships/hyperlink" Target="https://www.structbio.vanderbilt.edu/archives/amber-archive/2007/att-1568/01-mol2_2pg_113.pdf" TargetMode="External"/><Relationship Id="rId46" Type="http://schemas.openxmlformats.org/officeDocument/2006/relationships/hyperlink" Target="https://www-nds.iaea.org/epdl97/document/epdl97.pdf" TargetMode="External"/><Relationship Id="rId20" Type="http://schemas.openxmlformats.org/officeDocument/2006/relationships/hyperlink" Target="http://www.pgroup.com/lit/articles/insider/v3n2a2.htm" TargetMode="External"/><Relationship Id="rId41" Type="http://schemas.openxmlformats.org/officeDocument/2006/relationships/hyperlink" Target="https://www.vasp.at/wiki/index.php/POSCAR"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s://www-nds.iaea.org/epdl97/document/epdl97.pdf" TargetMode="External"/><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www.ovito.org/" TargetMode="External"/><Relationship Id="rId36" Type="http://schemas.openxmlformats.org/officeDocument/2006/relationships/hyperlink" Target="https://en.wikipedia.org/wiki/Lennard-Jones_potential" TargetMode="External"/><Relationship Id="rId49" Type="http://schemas.openxmlformats.org/officeDocument/2006/relationships/hyperlink" Target="https://www.ovito.org/windows-download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59</TotalTime>
  <Pages>114</Pages>
  <Words>139341</Words>
  <Characters>794249</Characters>
  <Application>Microsoft Office Word</Application>
  <DocSecurity>0</DocSecurity>
  <Lines>6618</Lines>
  <Paragraphs>186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31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654</cp:revision>
  <cp:lastPrinted>2024-06-28T09:19:00Z</cp:lastPrinted>
  <dcterms:created xsi:type="dcterms:W3CDTF">2016-05-15T10:07:00Z</dcterms:created>
  <dcterms:modified xsi:type="dcterms:W3CDTF">2024-07-08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international-journal-of-heat-and-mass-transfer</vt:lpwstr>
  </property>
  <property fmtid="{D5CDD505-2E9C-101B-9397-08002B2CF9AE}" pid="11" name="Mendeley Recent Style Name 3_1">
    <vt:lpwstr>International Journal of Heat and Mass Transfer</vt:lpwstr>
  </property>
  <property fmtid="{D5CDD505-2E9C-101B-9397-08002B2CF9AE}" pid="12" name="Mendeley Recent Style Id 4_1">
    <vt:lpwstr>http://www.zotero.org/styles/journal-of-nuclear-materials</vt:lpwstr>
  </property>
  <property fmtid="{D5CDD505-2E9C-101B-9397-08002B2CF9AE}" pid="13" name="Mendeley Recent Style Name 4_1">
    <vt:lpwstr>Journal of Nuclear Materials</vt:lpwstr>
  </property>
  <property fmtid="{D5CDD505-2E9C-101B-9397-08002B2CF9AE}" pid="14" name="Mendeley Recent Style Id 5_1">
    <vt:lpwstr>http://www.zotero.org/styles/journal-of-synchrotron-radiation</vt:lpwstr>
  </property>
  <property fmtid="{D5CDD505-2E9C-101B-9397-08002B2CF9AE}" pid="15" name="Mendeley Recent Style Name 5_1">
    <vt:lpwstr>Journal of Synchrotron Radia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physical-chemistry-chemical-physics</vt:lpwstr>
  </property>
  <property fmtid="{D5CDD505-2E9C-101B-9397-08002B2CF9AE}" pid="19" name="Mendeley Recent Style Name 7_1">
    <vt:lpwstr>Physical Chemistry Chemical Physic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